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C3B89F" w14:textId="7D058E5F" w:rsidR="00DA5C69" w:rsidRPr="00243065" w:rsidRDefault="00842E3B" w:rsidP="00213207">
      <w:pPr>
        <w:pStyle w:val="Ttulo"/>
        <w:spacing w:after="240"/>
      </w:pPr>
      <w:r w:rsidRPr="00243065">
        <w:t>Title</w:t>
      </w:r>
    </w:p>
    <w:p w14:paraId="7A8E5CB0" w14:textId="29CDE09D" w:rsidR="00E9023D" w:rsidRPr="00964DFF" w:rsidRDefault="00903761" w:rsidP="00F501C2">
      <w:pPr>
        <w:pStyle w:val="Author"/>
        <w:spacing w:line="276" w:lineRule="auto"/>
      </w:pPr>
      <w:r w:rsidRPr="00964DFF">
        <w:t>Author</w:t>
      </w:r>
      <w:r w:rsidR="00A5164A">
        <w:rPr>
          <w:vertAlign w:val="superscript"/>
        </w:rPr>
        <w:t>1</w:t>
      </w:r>
      <w:r w:rsidR="006454FE">
        <w:t>, Aut</w:t>
      </w:r>
      <w:r w:rsidR="00A5164A">
        <w:t>hor</w:t>
      </w:r>
      <w:r w:rsidR="00A5164A">
        <w:rPr>
          <w:vertAlign w:val="superscript"/>
        </w:rPr>
        <w:t>1</w:t>
      </w:r>
      <w:r w:rsidR="00A5164A">
        <w:t>, Author</w:t>
      </w:r>
      <w:r w:rsidR="00A5164A">
        <w:rPr>
          <w:vertAlign w:val="superscript"/>
        </w:rPr>
        <w:t>2</w:t>
      </w:r>
    </w:p>
    <w:p w14:paraId="3BDDCC01" w14:textId="57BB4F14" w:rsidR="00903761" w:rsidRPr="00964DFF" w:rsidRDefault="00A5164A" w:rsidP="00F501C2">
      <w:pPr>
        <w:pStyle w:val="Affiliation"/>
        <w:spacing w:line="276" w:lineRule="auto"/>
      </w:pPr>
      <w:r>
        <w:rPr>
          <w:vertAlign w:val="superscript"/>
        </w:rPr>
        <w:t xml:space="preserve">1 </w:t>
      </w:r>
      <w:r w:rsidR="00246EB0" w:rsidRPr="00964DFF">
        <w:t>Affiliation, Country</w:t>
      </w:r>
      <w:r w:rsidR="00637A1F">
        <w:t>, email</w:t>
      </w:r>
    </w:p>
    <w:p w14:paraId="32900D03" w14:textId="14BF56AA" w:rsidR="00A5164A" w:rsidRPr="00964DFF" w:rsidRDefault="00A5164A" w:rsidP="00F501C2">
      <w:pPr>
        <w:pStyle w:val="Affiliation"/>
        <w:spacing w:line="276" w:lineRule="auto"/>
      </w:pPr>
      <w:r>
        <w:rPr>
          <w:vertAlign w:val="superscript"/>
        </w:rPr>
        <w:t>2</w:t>
      </w:r>
      <w:r>
        <w:t>Affiliation, Country</w:t>
      </w:r>
      <w:r w:rsidR="00637A1F">
        <w:t>, email</w:t>
      </w:r>
    </w:p>
    <w:p w14:paraId="608118E5" w14:textId="77777777" w:rsidR="00DA5C69" w:rsidRPr="00881A5F" w:rsidRDefault="00DA5C69" w:rsidP="00116ED1">
      <w:pPr>
        <w:spacing w:after="120"/>
        <w:rPr>
          <w:b/>
          <w:i/>
          <w:sz w:val="18"/>
          <w:szCs w:val="18"/>
        </w:rPr>
      </w:pPr>
    </w:p>
    <w:p w14:paraId="53A4FFF4" w14:textId="5EA18FCC" w:rsidR="00016799" w:rsidRPr="00AE7444" w:rsidRDefault="000240D3" w:rsidP="00AE7444">
      <w:pPr>
        <w:pStyle w:val="Ttulo1"/>
      </w:pPr>
      <w:r w:rsidRPr="00AE7444">
        <w:rPr>
          <w:caps w:val="0"/>
        </w:rPr>
        <w:t>ABSTRACT</w:t>
      </w:r>
    </w:p>
    <w:p w14:paraId="060A1382" w14:textId="4E3238D5" w:rsidR="00DF0B8F" w:rsidRPr="00F501C2" w:rsidRDefault="00DF0B8F" w:rsidP="313A3F50">
      <w:pPr>
        <w:pStyle w:val="Abstract"/>
        <w:jc w:val="both"/>
      </w:pPr>
      <w:r>
        <w:t>Your article must include an abstract, consisting of 100-150 words, which provides readers with an overview of the content of your article. It is important that your abstract clearly states the purpose of your article and summarizes the content. Do not use first or second person (I, me, my, we, us, our, you…). Instead</w:t>
      </w:r>
      <w:r w:rsidR="00637A1F">
        <w:t>,</w:t>
      </w:r>
      <w:r>
        <w:t xml:space="preserve"> use “this article” or “the authors”.</w:t>
      </w:r>
    </w:p>
    <w:p w14:paraId="0F0B5FF4" w14:textId="20EE6A71" w:rsidR="00292F1B" w:rsidRPr="00F501C2" w:rsidRDefault="00756D3A" w:rsidP="00F501C2">
      <w:pPr>
        <w:pStyle w:val="Keywords"/>
      </w:pPr>
      <w:r w:rsidRPr="00F501C2">
        <w:t>Keywords:</w:t>
      </w:r>
      <w:r w:rsidR="00400696" w:rsidRPr="00F501C2">
        <w:t xml:space="preserve"> </w:t>
      </w:r>
      <w:r w:rsidR="009343BE">
        <w:t>W</w:t>
      </w:r>
      <w:r w:rsidR="000B3C29">
        <w:t>or</w:t>
      </w:r>
      <w:r w:rsidR="009343BE">
        <w:t>d1</w:t>
      </w:r>
      <w:r w:rsidR="000B3C29">
        <w:t xml:space="preserve">, </w:t>
      </w:r>
      <w:r w:rsidR="009343BE">
        <w:t>W</w:t>
      </w:r>
      <w:r w:rsidR="000B3C29">
        <w:t>ord</w:t>
      </w:r>
      <w:r w:rsidR="009343BE">
        <w:t>2</w:t>
      </w:r>
      <w:r w:rsidR="000B3C29">
        <w:t xml:space="preserve">, </w:t>
      </w:r>
      <w:r w:rsidR="009343BE">
        <w:t>W</w:t>
      </w:r>
      <w:r w:rsidR="000B3C29">
        <w:t>ord</w:t>
      </w:r>
      <w:r w:rsidR="009343BE">
        <w:t>3</w:t>
      </w:r>
      <w:r w:rsidR="006454FE">
        <w:t xml:space="preserve">… </w:t>
      </w:r>
    </w:p>
    <w:p w14:paraId="426CD919" w14:textId="58F721C3" w:rsidR="00DA5C69" w:rsidRPr="00881A5F" w:rsidRDefault="00257090" w:rsidP="00AE7444">
      <w:pPr>
        <w:pStyle w:val="Ttulo1"/>
      </w:pPr>
      <w:r>
        <w:t>TITLES</w:t>
      </w:r>
      <w:r w:rsidR="00710A7A" w:rsidRPr="00881A5F">
        <w:t xml:space="preserve"> </w:t>
      </w:r>
    </w:p>
    <w:p w14:paraId="78A596D0" w14:textId="1E3BFD53" w:rsidR="00F378D1" w:rsidRDefault="00257090" w:rsidP="313A3F50">
      <w:pPr>
        <w:pStyle w:val="Prrafodelista"/>
        <w:jc w:val="both"/>
      </w:pPr>
      <w:r>
        <w:t xml:space="preserve">The main title </w:t>
      </w:r>
      <w:r w:rsidR="009D33E2">
        <w:t>must</w:t>
      </w:r>
      <w:r w:rsidR="006454FE">
        <w:t xml:space="preserve"> be</w:t>
      </w:r>
      <w:r w:rsidR="009D33E2">
        <w:t xml:space="preserve"> </w:t>
      </w:r>
      <w:r w:rsidR="00EA5145">
        <w:t>42 pts.</w:t>
      </w:r>
      <w:r w:rsidR="007A220C">
        <w:t xml:space="preserve"> You can use “Main title” style to </w:t>
      </w:r>
      <w:r w:rsidR="00BA2807">
        <w:t xml:space="preserve">write it. The styles </w:t>
      </w:r>
      <w:r w:rsidR="00761607">
        <w:t xml:space="preserve">for </w:t>
      </w:r>
      <w:r w:rsidR="00D81A85">
        <w:t xml:space="preserve">each heading </w:t>
      </w:r>
      <w:r w:rsidR="00217EF2">
        <w:t>are</w:t>
      </w:r>
      <w:r w:rsidR="00D81A85">
        <w:t xml:space="preserve"> provided</w:t>
      </w:r>
      <w:r w:rsidR="0095670C">
        <w:t xml:space="preserve"> as “Title 1”, “Title 2” and “Title 3”.</w:t>
      </w:r>
      <w:r w:rsidR="00115ED9">
        <w:t xml:space="preserve"> </w:t>
      </w:r>
      <w:r w:rsidR="006454FE">
        <w:t xml:space="preserve">For </w:t>
      </w:r>
      <w:r w:rsidR="00115ED9">
        <w:t>paragraph</w:t>
      </w:r>
      <w:r w:rsidR="006454FE">
        <w:t>s</w:t>
      </w:r>
      <w:r w:rsidR="00EC3082">
        <w:t>,</w:t>
      </w:r>
      <w:r w:rsidR="00115ED9">
        <w:t xml:space="preserve"> </w:t>
      </w:r>
      <w:r w:rsidR="006454FE">
        <w:t>there is</w:t>
      </w:r>
      <w:r w:rsidR="00115ED9">
        <w:t xml:space="preserve"> also </w:t>
      </w:r>
      <w:r w:rsidR="00217EF2">
        <w:t>a style “Paragraph”. All texts are in Calibri font to ensure accessibility.</w:t>
      </w:r>
    </w:p>
    <w:p w14:paraId="11D735C9" w14:textId="7E954EFE" w:rsidR="000240D3" w:rsidRDefault="000240D3" w:rsidP="000240D3">
      <w:pPr>
        <w:pStyle w:val="Title2"/>
      </w:pPr>
      <w:r>
        <w:t>Subsection using Title 2</w:t>
      </w:r>
    </w:p>
    <w:p w14:paraId="4104576A" w14:textId="170B6EDB" w:rsidR="000240D3" w:rsidRDefault="000240D3" w:rsidP="000240D3">
      <w:pPr>
        <w:pStyle w:val="Prrafodelista"/>
      </w:pPr>
      <w:r>
        <w:t>Paragraph</w:t>
      </w:r>
    </w:p>
    <w:p w14:paraId="6D416DEF" w14:textId="7BDACE65" w:rsidR="000240D3" w:rsidRDefault="000240D3" w:rsidP="000240D3">
      <w:pPr>
        <w:pStyle w:val="Title3"/>
      </w:pPr>
      <w:r>
        <w:t>Sub-subsection using Title 3</w:t>
      </w:r>
    </w:p>
    <w:p w14:paraId="142CED82" w14:textId="43A9ABC6" w:rsidR="000240D3" w:rsidRPr="000240D3" w:rsidRDefault="000240D3" w:rsidP="000240D3">
      <w:pPr>
        <w:pStyle w:val="Prrafodelista"/>
      </w:pPr>
      <w:r>
        <w:t>Paragraph</w:t>
      </w:r>
    </w:p>
    <w:p w14:paraId="412C56F1" w14:textId="3B7CC4CC" w:rsidR="00B86781" w:rsidRDefault="000240D3" w:rsidP="00E23992">
      <w:pPr>
        <w:pStyle w:val="Ttulo1"/>
      </w:pPr>
      <w:r>
        <w:rPr>
          <w:caps w:val="0"/>
        </w:rPr>
        <w:t>AUTHORS</w:t>
      </w:r>
    </w:p>
    <w:p w14:paraId="67AAC8BB" w14:textId="7032863A" w:rsidR="00B86781" w:rsidRDefault="00EC3082" w:rsidP="00F501C2">
      <w:pPr>
        <w:pStyle w:val="Prrafodelista"/>
      </w:pPr>
      <w:r>
        <w:t>Include the author’s full first and last name(s)</w:t>
      </w:r>
      <w:r w:rsidR="004B3587">
        <w:t xml:space="preserve"> u</w:t>
      </w:r>
      <w:r w:rsidR="00B86781" w:rsidRPr="00F501C2">
        <w:t xml:space="preserve">nder the title, </w:t>
      </w:r>
      <w:r>
        <w:t xml:space="preserve">as well as their </w:t>
      </w:r>
      <w:r w:rsidR="006F0D9F" w:rsidRPr="00F501C2">
        <w:t>affiliation</w:t>
      </w:r>
      <w:r w:rsidR="004E2B48" w:rsidRPr="00F501C2">
        <w:t xml:space="preserve"> (institution name)</w:t>
      </w:r>
      <w:r w:rsidR="00B21857">
        <w:t>. A style is provided for author</w:t>
      </w:r>
      <w:r w:rsidR="00637A1F">
        <w:t>s</w:t>
      </w:r>
      <w:r w:rsidR="00B21857">
        <w:t xml:space="preserve"> and institution</w:t>
      </w:r>
      <w:r w:rsidR="00637A1F">
        <w:t>s</w:t>
      </w:r>
      <w:r w:rsidR="00B21857">
        <w:t>.</w:t>
      </w:r>
      <w:r w:rsidR="006454FE">
        <w:t xml:space="preserve"> </w:t>
      </w:r>
      <w:r w:rsidR="00A5164A">
        <w:t>Authors with the same affiliation should indicate it using the same index number.</w:t>
      </w:r>
    </w:p>
    <w:p w14:paraId="4DB1C02E" w14:textId="371F5376" w:rsidR="00EC3082" w:rsidRDefault="00EC3082" w:rsidP="00F501C2">
      <w:pPr>
        <w:pStyle w:val="Prrafodelista"/>
      </w:pPr>
      <w:r w:rsidRPr="00EC3082">
        <w:t>The paper should have at least one corresponding author and details</w:t>
      </w:r>
      <w:r w:rsidR="00BD3526">
        <w:t>,</w:t>
      </w:r>
      <w:r w:rsidRPr="00EC3082">
        <w:t xml:space="preserve"> like </w:t>
      </w:r>
      <w:r w:rsidR="00BD3526">
        <w:t xml:space="preserve">the </w:t>
      </w:r>
      <w:r w:rsidRPr="00EC3082">
        <w:t>corresponding author(s) e-mail address</w:t>
      </w:r>
      <w:r w:rsidR="00BD3526">
        <w:t>,</w:t>
      </w:r>
      <w:r w:rsidRPr="00EC3082">
        <w:t xml:space="preserve"> should be added at the end of </w:t>
      </w:r>
      <w:r>
        <w:t xml:space="preserve">the </w:t>
      </w:r>
      <w:r w:rsidRPr="00EC3082">
        <w:t>affiliation section.</w:t>
      </w:r>
    </w:p>
    <w:p w14:paraId="2E0704FC" w14:textId="1B24718F" w:rsidR="008206AC" w:rsidRDefault="008206AC" w:rsidP="008206AC">
      <w:pPr>
        <w:pStyle w:val="Ttulo1"/>
      </w:pPr>
      <w:r>
        <w:lastRenderedPageBreak/>
        <w:t>KEYWORDS</w:t>
      </w:r>
    </w:p>
    <w:p w14:paraId="1B34EF29" w14:textId="7D5559E1" w:rsidR="008206AC" w:rsidRDefault="008206AC" w:rsidP="00B21857">
      <w:pPr>
        <w:pStyle w:val="Prrafodelista"/>
      </w:pPr>
      <w:r w:rsidRPr="000E6789">
        <w:t xml:space="preserve">Please include a list of </w:t>
      </w:r>
      <w:r w:rsidR="00B21857">
        <w:t>5</w:t>
      </w:r>
      <w:r w:rsidRPr="000E6789">
        <w:t>-</w:t>
      </w:r>
      <w:r w:rsidR="00B21857">
        <w:t>8</w:t>
      </w:r>
      <w:r w:rsidRPr="000E6789">
        <w:t xml:space="preserve"> keywords that figure prominently in your </w:t>
      </w:r>
      <w:r>
        <w:t>article</w:t>
      </w:r>
      <w:r w:rsidRPr="000E6789">
        <w:t>.</w:t>
      </w:r>
      <w:r w:rsidR="000E77D8">
        <w:t xml:space="preserve"> </w:t>
      </w:r>
      <w:r w:rsidR="000E77D8" w:rsidRPr="000E6789">
        <w:t>Each word should be capitalized.</w:t>
      </w:r>
    </w:p>
    <w:p w14:paraId="4E65F88F" w14:textId="60B5F1FD" w:rsidR="009D2AD8" w:rsidRDefault="000240D3" w:rsidP="009D2AD8">
      <w:pPr>
        <w:pStyle w:val="Ttulo1"/>
      </w:pPr>
      <w:r>
        <w:rPr>
          <w:caps w:val="0"/>
        </w:rPr>
        <w:t>LENGTH</w:t>
      </w:r>
    </w:p>
    <w:p w14:paraId="7835EB8C" w14:textId="231FE52D" w:rsidR="009D2AD8" w:rsidRPr="009D2AD8" w:rsidRDefault="00637A1F" w:rsidP="009D2AD8">
      <w:pPr>
        <w:pStyle w:val="Prrafodelista"/>
      </w:pPr>
      <w:r>
        <w:t>Submissions’</w:t>
      </w:r>
      <w:r w:rsidR="009D2AD8">
        <w:t xml:space="preserve"> length </w:t>
      </w:r>
      <w:r w:rsidR="00CD0630">
        <w:t>is limited to 8 pages</w:t>
      </w:r>
      <w:r>
        <w:t xml:space="preserve"> for full papers,</w:t>
      </w:r>
      <w:r w:rsidR="00CD0630">
        <w:t xml:space="preserve"> including </w:t>
      </w:r>
      <w:r w:rsidR="3758E604">
        <w:t>the references</w:t>
      </w:r>
      <w:r w:rsidR="006C0842">
        <w:t xml:space="preserve"> section</w:t>
      </w:r>
      <w:r w:rsidR="00CD0630">
        <w:t>.</w:t>
      </w:r>
    </w:p>
    <w:p w14:paraId="5AD1C1A1" w14:textId="70CA0212" w:rsidR="000F2E87" w:rsidRDefault="007E1B76" w:rsidP="000424B5">
      <w:pPr>
        <w:pStyle w:val="Ttulo1"/>
      </w:pPr>
      <w:r>
        <w:t>INTRODUCTION</w:t>
      </w:r>
    </w:p>
    <w:p w14:paraId="10BE7091" w14:textId="126167F4" w:rsidR="000424B5" w:rsidRDefault="002925FA" w:rsidP="002925FA">
      <w:pPr>
        <w:pStyle w:val="Prrafodelista"/>
      </w:pPr>
      <w:r w:rsidRPr="00054986">
        <w:t xml:space="preserve">Describe the general perspective of the </w:t>
      </w:r>
      <w:r>
        <w:t>article</w:t>
      </w:r>
      <w:r w:rsidRPr="00054986">
        <w:t xml:space="preserve">. </w:t>
      </w:r>
      <w:r>
        <w:t>End by</w:t>
      </w:r>
      <w:r w:rsidRPr="00054986">
        <w:t xml:space="preserve"> specifically stat</w:t>
      </w:r>
      <w:r>
        <w:t>ing</w:t>
      </w:r>
      <w:r w:rsidRPr="00054986">
        <w:t xml:space="preserve"> the objectives of the </w:t>
      </w:r>
      <w:r>
        <w:t>article</w:t>
      </w:r>
      <w:r w:rsidRPr="00054986">
        <w:t>.</w:t>
      </w:r>
    </w:p>
    <w:p w14:paraId="5E17390B" w14:textId="60A091DB" w:rsidR="000C49F9" w:rsidRDefault="000240D3" w:rsidP="6DCC7A17">
      <w:pPr>
        <w:pStyle w:val="Ttulo1"/>
        <w:spacing w:line="259" w:lineRule="auto"/>
      </w:pPr>
      <w:r>
        <w:t>BACKGROUND</w:t>
      </w:r>
    </w:p>
    <w:p w14:paraId="3BF4416C" w14:textId="539C1698" w:rsidR="000C49F9" w:rsidRDefault="000C49F9" w:rsidP="000C49F9">
      <w:pPr>
        <w:pStyle w:val="Prrafodelista"/>
      </w:pPr>
      <w:r w:rsidRPr="00054986">
        <w:t xml:space="preserve">Provide broad definitions and discussions of the topic and incorporate views of others (literature review) </w:t>
      </w:r>
      <w:r w:rsidR="00BD3526">
        <w:t>in the debate</w:t>
      </w:r>
      <w:r w:rsidRPr="00054986">
        <w:t xml:space="preserve"> to support, refute</w:t>
      </w:r>
      <w:r>
        <w:t>,</w:t>
      </w:r>
      <w:r w:rsidRPr="00054986">
        <w:t xml:space="preserve"> or demonstrate your position on the topic.</w:t>
      </w:r>
    </w:p>
    <w:p w14:paraId="247EB1B0" w14:textId="724FEF3D" w:rsidR="000C49F9" w:rsidRDefault="000240D3" w:rsidP="00D9757A">
      <w:pPr>
        <w:pStyle w:val="Ttulo1"/>
      </w:pPr>
      <w:r>
        <w:rPr>
          <w:caps w:val="0"/>
        </w:rPr>
        <w:t>MAIN FOCUS OF THE ARTICLE</w:t>
      </w:r>
    </w:p>
    <w:p w14:paraId="2B738488" w14:textId="03A3DFC5" w:rsidR="000C49F9" w:rsidRPr="00B44CB5" w:rsidRDefault="000C49F9" w:rsidP="00637A1F">
      <w:pPr>
        <w:pStyle w:val="Title2"/>
        <w:rPr>
          <w:color w:val="FF0000"/>
        </w:rPr>
      </w:pPr>
      <w:r w:rsidRPr="00B44CB5">
        <w:t>Issues, Controversies, Problems</w:t>
      </w:r>
    </w:p>
    <w:p w14:paraId="4B75773A" w14:textId="24F567E6" w:rsidR="00637A1F" w:rsidRDefault="000C49F9" w:rsidP="003252C0">
      <w:pPr>
        <w:pStyle w:val="Prrafodelista"/>
      </w:pPr>
      <w:r w:rsidRPr="00054986">
        <w:t xml:space="preserve">Present your perspective on the issues, controversies, problems, etc., as they relate to </w:t>
      </w:r>
      <w:r w:rsidR="00637A1F">
        <w:t xml:space="preserve">the </w:t>
      </w:r>
      <w:r w:rsidRPr="00054986">
        <w:t>t</w:t>
      </w:r>
      <w:r w:rsidR="00637A1F">
        <w:t>opic</w:t>
      </w:r>
      <w:r w:rsidRPr="00054986">
        <w:t xml:space="preserve"> and arguments supporting your position. Compare and contrast with what has </w:t>
      </w:r>
      <w:r w:rsidR="00C977D6" w:rsidRPr="00054986">
        <w:t>been or</w:t>
      </w:r>
      <w:r w:rsidRPr="00054986">
        <w:t xml:space="preserve"> is currently being done as it relates to the </w:t>
      </w:r>
      <w:r>
        <w:t>article’s</w:t>
      </w:r>
      <w:r w:rsidRPr="00054986">
        <w:t xml:space="preserve"> specific topic and the main theme of the </w:t>
      </w:r>
      <w:r>
        <w:t>journal</w:t>
      </w:r>
      <w:r w:rsidRPr="00054986">
        <w:t>.</w:t>
      </w:r>
    </w:p>
    <w:p w14:paraId="4C8EA18B" w14:textId="6238E976" w:rsidR="00B866DD" w:rsidRPr="00E91411" w:rsidRDefault="005D7AEB" w:rsidP="00637A1F">
      <w:pPr>
        <w:pStyle w:val="Title3"/>
      </w:pPr>
      <w:r w:rsidRPr="00E91411">
        <w:t>More Issues, Controversies, Problems</w:t>
      </w:r>
    </w:p>
    <w:p w14:paraId="3C612F35" w14:textId="09912986" w:rsidR="00132688" w:rsidRDefault="00132688" w:rsidP="00132688">
      <w:pPr>
        <w:pStyle w:val="Prrafodelista"/>
      </w:pPr>
      <w:r>
        <w:t>Present more issues</w:t>
      </w:r>
      <w:r w:rsidR="00BC53C6">
        <w:t>, controversies, or problems</w:t>
      </w:r>
    </w:p>
    <w:p w14:paraId="124DFBF7" w14:textId="0A3CA45D" w:rsidR="008550FA" w:rsidRDefault="000240D3" w:rsidP="008550FA">
      <w:pPr>
        <w:pStyle w:val="Ttulo1"/>
      </w:pPr>
      <w:r>
        <w:rPr>
          <w:caps w:val="0"/>
        </w:rPr>
        <w:t xml:space="preserve">LISTS </w:t>
      </w:r>
    </w:p>
    <w:p w14:paraId="01881D7D" w14:textId="709446E7" w:rsidR="000B588B" w:rsidRDefault="000B588B" w:rsidP="00637A1F">
      <w:pPr>
        <w:pStyle w:val="Title2"/>
      </w:pPr>
      <w:r>
        <w:t>Num</w:t>
      </w:r>
      <w:r w:rsidR="00A72BB8">
        <w:t>bered lists</w:t>
      </w:r>
    </w:p>
    <w:p w14:paraId="7F32DE4E" w14:textId="0DC84B4B" w:rsidR="00ED0AA8" w:rsidRPr="000B588B" w:rsidRDefault="00ED0AA8" w:rsidP="00ED0AA8">
      <w:pPr>
        <w:pStyle w:val="Prrafodelista"/>
      </w:pPr>
      <w:r>
        <w:t xml:space="preserve">A numbered list </w:t>
      </w:r>
      <w:r w:rsidR="007D4E39">
        <w:t xml:space="preserve">is an ordered list and should be placed </w:t>
      </w:r>
      <w:r w:rsidR="00783935">
        <w:t>using numbers.</w:t>
      </w:r>
    </w:p>
    <w:p w14:paraId="54C800E1" w14:textId="58CE9FE6" w:rsidR="008550FA" w:rsidRPr="001A2688" w:rsidRDefault="008550FA" w:rsidP="001A2688">
      <w:pPr>
        <w:pStyle w:val="Sangradetextonormal"/>
        <w:numPr>
          <w:ilvl w:val="0"/>
          <w:numId w:val="35"/>
        </w:numPr>
        <w:rPr>
          <w:rFonts w:asciiTheme="minorHAnsi" w:hAnsiTheme="minorHAnsi" w:cstheme="minorHAnsi"/>
        </w:rPr>
      </w:pPr>
      <w:r w:rsidRPr="001A2688">
        <w:rPr>
          <w:rFonts w:asciiTheme="minorHAnsi" w:hAnsiTheme="minorHAnsi" w:cstheme="minorHAnsi"/>
        </w:rPr>
        <w:t>List level 1</w:t>
      </w:r>
    </w:p>
    <w:p w14:paraId="17D6A2E3" w14:textId="77777777" w:rsidR="008550FA" w:rsidRPr="001A2688" w:rsidRDefault="008550FA" w:rsidP="001A2688">
      <w:pPr>
        <w:pStyle w:val="Sangradetextonormal"/>
        <w:numPr>
          <w:ilvl w:val="1"/>
          <w:numId w:val="35"/>
        </w:numPr>
        <w:rPr>
          <w:rFonts w:asciiTheme="minorHAnsi" w:hAnsiTheme="minorHAnsi" w:cstheme="minorHAnsi"/>
        </w:rPr>
      </w:pPr>
      <w:r w:rsidRPr="001A2688">
        <w:rPr>
          <w:rFonts w:asciiTheme="minorHAnsi" w:hAnsiTheme="minorHAnsi" w:cstheme="minorHAnsi"/>
        </w:rPr>
        <w:t>List level 2.</w:t>
      </w:r>
    </w:p>
    <w:p w14:paraId="2033AE91" w14:textId="77777777" w:rsidR="008550FA" w:rsidRPr="001A2688" w:rsidRDefault="008550FA" w:rsidP="001A2688">
      <w:pPr>
        <w:pStyle w:val="Sangradetextonormal"/>
        <w:numPr>
          <w:ilvl w:val="2"/>
          <w:numId w:val="35"/>
        </w:numPr>
        <w:rPr>
          <w:rFonts w:asciiTheme="minorHAnsi" w:hAnsiTheme="minorHAnsi" w:cstheme="minorHAnsi"/>
        </w:rPr>
      </w:pPr>
      <w:r w:rsidRPr="001A2688">
        <w:rPr>
          <w:rFonts w:asciiTheme="minorHAnsi" w:hAnsiTheme="minorHAnsi" w:cstheme="minorHAnsi"/>
        </w:rPr>
        <w:t>List level 3.</w:t>
      </w:r>
    </w:p>
    <w:p w14:paraId="79BCAAD1" w14:textId="77777777" w:rsidR="008550FA" w:rsidRPr="001A2688" w:rsidRDefault="008550FA" w:rsidP="001A2688">
      <w:pPr>
        <w:pStyle w:val="Sangradetextonormal"/>
        <w:numPr>
          <w:ilvl w:val="2"/>
          <w:numId w:val="35"/>
        </w:numPr>
        <w:rPr>
          <w:rFonts w:asciiTheme="minorHAnsi" w:hAnsiTheme="minorHAnsi" w:cstheme="minorHAnsi"/>
        </w:rPr>
      </w:pPr>
      <w:r w:rsidRPr="001A2688">
        <w:rPr>
          <w:rFonts w:asciiTheme="minorHAnsi" w:hAnsiTheme="minorHAnsi" w:cstheme="minorHAnsi"/>
        </w:rPr>
        <w:lastRenderedPageBreak/>
        <w:t>List level 3.</w:t>
      </w:r>
    </w:p>
    <w:p w14:paraId="55F21254" w14:textId="77777777" w:rsidR="008550FA" w:rsidRPr="001A2688" w:rsidRDefault="008550FA" w:rsidP="001A2688">
      <w:pPr>
        <w:pStyle w:val="Sangradetextonormal"/>
        <w:numPr>
          <w:ilvl w:val="1"/>
          <w:numId w:val="35"/>
        </w:numPr>
        <w:rPr>
          <w:rFonts w:asciiTheme="minorHAnsi" w:hAnsiTheme="minorHAnsi" w:cstheme="minorHAnsi"/>
        </w:rPr>
      </w:pPr>
      <w:r w:rsidRPr="001A2688">
        <w:rPr>
          <w:rFonts w:asciiTheme="minorHAnsi" w:hAnsiTheme="minorHAnsi" w:cstheme="minorHAnsi"/>
        </w:rPr>
        <w:t>List level 2.</w:t>
      </w:r>
    </w:p>
    <w:p w14:paraId="42B60AD7" w14:textId="37DE8702" w:rsidR="008550FA" w:rsidRPr="001A2688" w:rsidRDefault="008550FA" w:rsidP="001A2688">
      <w:pPr>
        <w:pStyle w:val="Sangradetextonormal"/>
        <w:numPr>
          <w:ilvl w:val="0"/>
          <w:numId w:val="35"/>
        </w:numPr>
        <w:rPr>
          <w:rFonts w:asciiTheme="minorHAnsi" w:hAnsiTheme="minorHAnsi" w:cstheme="minorHAnsi"/>
        </w:rPr>
      </w:pPr>
      <w:r w:rsidRPr="001A2688">
        <w:rPr>
          <w:rFonts w:asciiTheme="minorHAnsi" w:hAnsiTheme="minorHAnsi" w:cstheme="minorHAnsi"/>
        </w:rPr>
        <w:t xml:space="preserve">List level </w:t>
      </w:r>
      <w:r w:rsidR="002B1BC5">
        <w:rPr>
          <w:rFonts w:asciiTheme="minorHAnsi" w:hAnsiTheme="minorHAnsi" w:cstheme="minorHAnsi"/>
        </w:rPr>
        <w:t>1</w:t>
      </w:r>
    </w:p>
    <w:p w14:paraId="65F34D44" w14:textId="1CAAC195" w:rsidR="008550FA" w:rsidRDefault="008550FA" w:rsidP="00637A1F">
      <w:pPr>
        <w:pStyle w:val="Title2"/>
      </w:pPr>
      <w:r>
        <w:t xml:space="preserve">Bulleted Lists </w:t>
      </w:r>
    </w:p>
    <w:p w14:paraId="506B85A4" w14:textId="7C603D0F" w:rsidR="00783935" w:rsidRPr="00116ED1" w:rsidRDefault="00783935" w:rsidP="00783935">
      <w:pPr>
        <w:pStyle w:val="Prrafodelista"/>
      </w:pPr>
      <w:r>
        <w:t xml:space="preserve">A bulleted list is an unordered list and should be placed using </w:t>
      </w:r>
      <w:r w:rsidR="00152B2C">
        <w:t>bullets</w:t>
      </w:r>
      <w:r>
        <w:t>.</w:t>
      </w:r>
    </w:p>
    <w:p w14:paraId="74DE04F7" w14:textId="71D0806B" w:rsidR="002B1BC5" w:rsidRPr="002B1BC5" w:rsidRDefault="002B1BC5" w:rsidP="007E4C9E">
      <w:pPr>
        <w:pStyle w:val="Sangradetextonormal"/>
        <w:numPr>
          <w:ilvl w:val="0"/>
          <w:numId w:val="41"/>
        </w:numPr>
        <w:rPr>
          <w:rFonts w:asciiTheme="minorHAnsi" w:hAnsiTheme="minorHAnsi" w:cstheme="minorHAnsi"/>
          <w:sz w:val="22"/>
          <w:szCs w:val="22"/>
        </w:rPr>
      </w:pPr>
      <w:r w:rsidRPr="002B1BC5">
        <w:rPr>
          <w:rFonts w:asciiTheme="minorHAnsi" w:hAnsiTheme="minorHAnsi" w:cstheme="minorHAnsi"/>
          <w:bCs/>
          <w:sz w:val="22"/>
          <w:szCs w:val="22"/>
        </w:rPr>
        <w:t>List level 1</w:t>
      </w:r>
      <w:r w:rsidR="008550FA" w:rsidRPr="002B1BC5">
        <w:rPr>
          <w:rFonts w:asciiTheme="minorHAnsi" w:hAnsiTheme="minorHAnsi" w:cstheme="minorHAnsi"/>
          <w:bCs/>
          <w:sz w:val="22"/>
          <w:szCs w:val="22"/>
        </w:rPr>
        <w:t xml:space="preserve"> </w:t>
      </w:r>
    </w:p>
    <w:p w14:paraId="01B9652D" w14:textId="59783D8C" w:rsidR="008550FA" w:rsidRPr="002B1BC5" w:rsidRDefault="008550FA" w:rsidP="000C6351">
      <w:pPr>
        <w:pStyle w:val="Sangradetextonormal"/>
        <w:numPr>
          <w:ilvl w:val="1"/>
          <w:numId w:val="38"/>
        </w:numPr>
        <w:rPr>
          <w:rFonts w:asciiTheme="minorHAnsi" w:hAnsiTheme="minorHAnsi" w:cstheme="minorHAnsi"/>
          <w:sz w:val="22"/>
          <w:szCs w:val="22"/>
        </w:rPr>
      </w:pPr>
      <w:r w:rsidRPr="002B1BC5">
        <w:rPr>
          <w:rFonts w:asciiTheme="minorHAnsi" w:hAnsiTheme="minorHAnsi" w:cstheme="minorHAnsi"/>
          <w:sz w:val="22"/>
          <w:szCs w:val="22"/>
        </w:rPr>
        <w:t>List level 2.</w:t>
      </w:r>
    </w:p>
    <w:p w14:paraId="406B0EAB" w14:textId="77777777" w:rsidR="008550FA" w:rsidRPr="00275D7A" w:rsidRDefault="008550FA" w:rsidP="00CF021C">
      <w:pPr>
        <w:pStyle w:val="Sangradetextonormal"/>
        <w:numPr>
          <w:ilvl w:val="2"/>
          <w:numId w:val="36"/>
        </w:numPr>
        <w:rPr>
          <w:rFonts w:asciiTheme="minorHAnsi" w:hAnsiTheme="minorHAnsi" w:cstheme="minorHAnsi"/>
          <w:sz w:val="22"/>
          <w:szCs w:val="22"/>
        </w:rPr>
      </w:pPr>
      <w:r w:rsidRPr="00275D7A">
        <w:rPr>
          <w:rFonts w:asciiTheme="minorHAnsi" w:hAnsiTheme="minorHAnsi" w:cstheme="minorHAnsi"/>
          <w:sz w:val="22"/>
          <w:szCs w:val="22"/>
        </w:rPr>
        <w:t>List level 3.</w:t>
      </w:r>
    </w:p>
    <w:p w14:paraId="661E8D1D" w14:textId="77777777" w:rsidR="008550FA" w:rsidRPr="00275D7A" w:rsidRDefault="008550FA" w:rsidP="00CF021C">
      <w:pPr>
        <w:pStyle w:val="Sangradetextonormal"/>
        <w:numPr>
          <w:ilvl w:val="2"/>
          <w:numId w:val="36"/>
        </w:numPr>
        <w:rPr>
          <w:rFonts w:asciiTheme="minorHAnsi" w:hAnsiTheme="minorHAnsi" w:cstheme="minorHAnsi"/>
          <w:sz w:val="22"/>
          <w:szCs w:val="22"/>
        </w:rPr>
      </w:pPr>
      <w:r w:rsidRPr="00275D7A">
        <w:rPr>
          <w:rFonts w:asciiTheme="minorHAnsi" w:hAnsiTheme="minorHAnsi" w:cstheme="minorHAnsi"/>
          <w:sz w:val="22"/>
          <w:szCs w:val="22"/>
        </w:rPr>
        <w:t>List level 3.</w:t>
      </w:r>
    </w:p>
    <w:p w14:paraId="3D187DF5" w14:textId="77777777" w:rsidR="008550FA" w:rsidRPr="00275D7A" w:rsidRDefault="008550FA" w:rsidP="002B1BC5">
      <w:pPr>
        <w:pStyle w:val="Sangradetextonormal"/>
        <w:numPr>
          <w:ilvl w:val="1"/>
          <w:numId w:val="39"/>
        </w:numPr>
        <w:rPr>
          <w:rFonts w:asciiTheme="minorHAnsi" w:hAnsiTheme="minorHAnsi" w:cstheme="minorHAnsi"/>
          <w:sz w:val="22"/>
          <w:szCs w:val="22"/>
        </w:rPr>
      </w:pPr>
      <w:r w:rsidRPr="00275D7A">
        <w:rPr>
          <w:rFonts w:asciiTheme="minorHAnsi" w:hAnsiTheme="minorHAnsi" w:cstheme="minorHAnsi"/>
          <w:sz w:val="22"/>
          <w:szCs w:val="22"/>
        </w:rPr>
        <w:t>List level 2.</w:t>
      </w:r>
    </w:p>
    <w:p w14:paraId="6FA4F379" w14:textId="77777777" w:rsidR="008550FA" w:rsidRPr="00275D7A" w:rsidRDefault="008550FA" w:rsidP="002B1BC5">
      <w:pPr>
        <w:pStyle w:val="Sangradetextonormal"/>
        <w:numPr>
          <w:ilvl w:val="0"/>
          <w:numId w:val="40"/>
        </w:numPr>
        <w:rPr>
          <w:rFonts w:asciiTheme="minorHAnsi" w:hAnsiTheme="minorHAnsi" w:cstheme="minorHAnsi"/>
          <w:sz w:val="22"/>
          <w:szCs w:val="22"/>
        </w:rPr>
      </w:pPr>
      <w:r w:rsidRPr="00275D7A">
        <w:rPr>
          <w:rFonts w:asciiTheme="minorHAnsi" w:hAnsiTheme="minorHAnsi" w:cstheme="minorHAnsi"/>
          <w:sz w:val="22"/>
          <w:szCs w:val="22"/>
        </w:rPr>
        <w:t>List level 1.</w:t>
      </w:r>
    </w:p>
    <w:p w14:paraId="4D9806D6" w14:textId="12B171F7" w:rsidR="008550FA" w:rsidRDefault="008550FA" w:rsidP="00637A1F">
      <w:pPr>
        <w:pStyle w:val="Title2"/>
      </w:pPr>
      <w:r>
        <w:t xml:space="preserve">Unnumbered Lists </w:t>
      </w:r>
    </w:p>
    <w:p w14:paraId="12630A80" w14:textId="6298DCA1" w:rsidR="000E0921" w:rsidRPr="00F7165B" w:rsidRDefault="00152B2C" w:rsidP="00251BB5">
      <w:pPr>
        <w:pStyle w:val="Prrafodelista"/>
      </w:pPr>
      <w:r>
        <w:t>The unnumbered list is a</w:t>
      </w:r>
      <w:r w:rsidR="0039526E">
        <w:t xml:space="preserve">n order of </w:t>
      </w:r>
      <w:r w:rsidR="000E0921">
        <w:t>some steps or phases.</w:t>
      </w:r>
    </w:p>
    <w:p w14:paraId="42D3D3F4" w14:textId="6A28B86E" w:rsidR="008550FA" w:rsidRPr="00F7165B" w:rsidRDefault="008550FA" w:rsidP="00251BB5">
      <w:pPr>
        <w:pStyle w:val="Prrafodelista"/>
      </w:pPr>
      <w:r w:rsidRPr="00F7165B">
        <w:rPr>
          <w:b/>
        </w:rPr>
        <w:t>Phase One:</w:t>
      </w:r>
      <w:r w:rsidRPr="00F7165B">
        <w:t xml:space="preserve"> </w:t>
      </w:r>
      <w:r w:rsidR="00251BB5">
        <w:t>Ask a question</w:t>
      </w:r>
    </w:p>
    <w:p w14:paraId="53772124" w14:textId="5D336AB4" w:rsidR="008550FA" w:rsidRPr="00F7165B" w:rsidRDefault="008550FA" w:rsidP="00251BB5">
      <w:pPr>
        <w:pStyle w:val="Prrafodelista"/>
      </w:pPr>
      <w:r w:rsidRPr="00F7165B">
        <w:rPr>
          <w:b/>
        </w:rPr>
        <w:t>Phase Two:</w:t>
      </w:r>
      <w:r w:rsidRPr="00F7165B">
        <w:t xml:space="preserve"> </w:t>
      </w:r>
      <w:r w:rsidR="00251BB5">
        <w:t>Do background research</w:t>
      </w:r>
    </w:p>
    <w:p w14:paraId="3B3B197F" w14:textId="70B48707" w:rsidR="00251BB5" w:rsidRDefault="008550FA" w:rsidP="00251BB5">
      <w:pPr>
        <w:pStyle w:val="Prrafodelista"/>
      </w:pPr>
      <w:r w:rsidRPr="00F7165B">
        <w:rPr>
          <w:b/>
        </w:rPr>
        <w:t>Phase Three:</w:t>
      </w:r>
      <w:r w:rsidRPr="00F7165B">
        <w:t xml:space="preserve"> </w:t>
      </w:r>
      <w:r w:rsidR="00251BB5">
        <w:t>Construct a hypothesis</w:t>
      </w:r>
    </w:p>
    <w:p w14:paraId="3F7A8899" w14:textId="58AD023D" w:rsidR="008550FA" w:rsidRDefault="0065569F" w:rsidP="00251BB5">
      <w:pPr>
        <w:pStyle w:val="Prrafodelista"/>
      </w:pPr>
      <w:hyperlink r:id="rId11" w:anchor="phase 4: cross site synthesis" w:history="1">
        <w:r w:rsidR="008550FA" w:rsidRPr="00F7165B">
          <w:rPr>
            <w:b/>
          </w:rPr>
          <w:t xml:space="preserve">Phase </w:t>
        </w:r>
        <w:r w:rsidR="008550FA">
          <w:rPr>
            <w:b/>
          </w:rPr>
          <w:t>Four</w:t>
        </w:r>
        <w:r w:rsidR="008550FA" w:rsidRPr="00F7165B">
          <w:rPr>
            <w:b/>
          </w:rPr>
          <w:t>:</w:t>
        </w:r>
        <w:r w:rsidR="008550FA" w:rsidRPr="00F7165B">
          <w:t xml:space="preserve"> </w:t>
        </w:r>
        <w:r w:rsidR="00251BB5">
          <w:t>Test your hypothesis by doing an experiment</w:t>
        </w:r>
      </w:hyperlink>
    </w:p>
    <w:p w14:paraId="5AD72561" w14:textId="77777777" w:rsidR="008550FA" w:rsidRDefault="008550FA" w:rsidP="008550FA">
      <w:pPr>
        <w:spacing w:after="120"/>
        <w:rPr>
          <w:sz w:val="22"/>
          <w:szCs w:val="22"/>
        </w:rPr>
      </w:pPr>
    </w:p>
    <w:p w14:paraId="0AC1E53D" w14:textId="77777777" w:rsidR="008550FA" w:rsidRDefault="008550FA" w:rsidP="000A61E2">
      <w:pPr>
        <w:pStyle w:val="Prrafodelista"/>
      </w:pPr>
      <w:r w:rsidRPr="00524FB8">
        <w:rPr>
          <w:b/>
        </w:rPr>
        <w:t>Hypothesis One:</w:t>
      </w:r>
      <w:r>
        <w:t xml:space="preserve"> Research results in conclusion.</w:t>
      </w:r>
    </w:p>
    <w:p w14:paraId="11D47E39" w14:textId="03C0F93B" w:rsidR="000A61E2" w:rsidRPr="00132D35" w:rsidRDefault="008550FA" w:rsidP="00132D35">
      <w:pPr>
        <w:pStyle w:val="Prrafodelista"/>
      </w:pPr>
      <w:r w:rsidRPr="00524FB8">
        <w:rPr>
          <w:b/>
        </w:rPr>
        <w:t>Hypothesis Two:</w:t>
      </w:r>
      <w:r>
        <w:t xml:space="preserve"> Conclusion leads to breakthrough.</w:t>
      </w:r>
    </w:p>
    <w:p w14:paraId="7B412618" w14:textId="7CCFFDFD" w:rsidR="000A61E2" w:rsidRDefault="003337A0" w:rsidP="00EA5349">
      <w:pPr>
        <w:pStyle w:val="Ttulo1"/>
      </w:pPr>
      <w:r>
        <w:t>COMPUTER CODE</w:t>
      </w:r>
    </w:p>
    <w:p w14:paraId="548ABA53" w14:textId="2F513E3F" w:rsidR="00840F84" w:rsidRPr="00581284" w:rsidRDefault="008173BD" w:rsidP="00581284">
      <w:pPr>
        <w:pStyle w:val="Code"/>
      </w:pPr>
      <w:r w:rsidRPr="00581284">
        <w:t>Computer code should be indicated by using “</w:t>
      </w:r>
      <w:r w:rsidR="00204326" w:rsidRPr="00581284">
        <w:t>Consolas</w:t>
      </w:r>
      <w:r w:rsidRPr="00581284">
        <w:t>”</w:t>
      </w:r>
      <w:r w:rsidR="00204326" w:rsidRPr="00581284">
        <w:t xml:space="preserve"> 10 point.</w:t>
      </w:r>
      <w:r w:rsidR="00840F84" w:rsidRPr="00581284">
        <w:t xml:space="preserve"> </w:t>
      </w:r>
    </w:p>
    <w:p w14:paraId="01C65699" w14:textId="77777777" w:rsidR="00840F84" w:rsidRPr="00581284" w:rsidRDefault="008173BD" w:rsidP="00581284">
      <w:pPr>
        <w:pStyle w:val="Code"/>
        <w:ind w:firstLine="720"/>
      </w:pPr>
      <w:r w:rsidRPr="00581284">
        <w:t>Any proper indentations</w:t>
      </w:r>
    </w:p>
    <w:p w14:paraId="24C0A796" w14:textId="77777777" w:rsidR="00840F84" w:rsidRPr="00581284" w:rsidRDefault="008173BD" w:rsidP="00581284">
      <w:pPr>
        <w:pStyle w:val="Code"/>
        <w:ind w:left="720" w:firstLine="720"/>
      </w:pPr>
      <w:proofErr w:type="gramStart"/>
      <w:r w:rsidRPr="00581284">
        <w:t>should</w:t>
      </w:r>
      <w:proofErr w:type="gramEnd"/>
      <w:r w:rsidRPr="00581284">
        <w:t xml:space="preserve"> be made clear</w:t>
      </w:r>
      <w:r w:rsidR="00840F84" w:rsidRPr="00581284">
        <w:t xml:space="preserve"> </w:t>
      </w:r>
    </w:p>
    <w:p w14:paraId="50407C17" w14:textId="012CBD08" w:rsidR="00BD3526" w:rsidRPr="00581284" w:rsidRDefault="008173BD" w:rsidP="00BD3526">
      <w:pPr>
        <w:pStyle w:val="Code"/>
        <w:ind w:left="1440" w:firstLine="720"/>
      </w:pPr>
      <w:proofErr w:type="gramStart"/>
      <w:r w:rsidRPr="00581284">
        <w:t>and</w:t>
      </w:r>
      <w:proofErr w:type="gramEnd"/>
      <w:r w:rsidRPr="00581284">
        <w:t xml:space="preserve"> checked during final proofing.</w:t>
      </w:r>
    </w:p>
    <w:p w14:paraId="489924F2" w14:textId="694CB67B" w:rsidR="00F64D28" w:rsidRDefault="00F64D28" w:rsidP="00F64D28">
      <w:pPr>
        <w:pStyle w:val="Ttulo1"/>
      </w:pPr>
      <w:r>
        <w:t>FIGURES AND TABLES</w:t>
      </w:r>
    </w:p>
    <w:p w14:paraId="3F018E16" w14:textId="727B29D5" w:rsidR="00F64D28" w:rsidRDefault="00F64D28" w:rsidP="00637A1F">
      <w:pPr>
        <w:pStyle w:val="Title2"/>
      </w:pPr>
      <w:r>
        <w:lastRenderedPageBreak/>
        <w:t>Figures</w:t>
      </w:r>
    </w:p>
    <w:p w14:paraId="6ACAE252" w14:textId="3F7B4E7E" w:rsidR="007F78C0" w:rsidRDefault="007F78C0" w:rsidP="007F78C0">
      <w:pPr>
        <w:pStyle w:val="CaptionFigureTable"/>
      </w:pPr>
      <w:r>
        <w:t xml:space="preserve">Figure </w:t>
      </w:r>
      <w:r>
        <w:fldChar w:fldCharType="begin"/>
      </w:r>
      <w:r>
        <w:instrText>SEQ Figure \* ARABIC</w:instrText>
      </w:r>
      <w:r>
        <w:fldChar w:fldCharType="separate"/>
      </w:r>
      <w:r>
        <w:rPr>
          <w:noProof/>
        </w:rPr>
        <w:t>1</w:t>
      </w:r>
      <w:r>
        <w:fldChar w:fldCharType="end"/>
      </w:r>
      <w:r>
        <w:t xml:space="preserve">. </w:t>
      </w:r>
      <w:r w:rsidRPr="00295F15">
        <w:t>Caption should be sentence case with no ending punctuation if only one sentence</w:t>
      </w:r>
    </w:p>
    <w:p w14:paraId="17E91630" w14:textId="2E44F15B" w:rsidR="00BD3526" w:rsidRPr="00BD3526" w:rsidRDefault="00BD3526" w:rsidP="00BD3526">
      <w:pPr>
        <w:pStyle w:val="Prrafodelista"/>
        <w:jc w:val="center"/>
      </w:pPr>
      <w:r>
        <w:rPr>
          <w:noProof/>
          <w:lang w:val="es-ES" w:eastAsia="es-ES"/>
        </w:rPr>
        <w:drawing>
          <wp:inline distT="0" distB="0" distL="0" distR="0" wp14:anchorId="25EC09F9" wp14:editId="0E5566C1">
            <wp:extent cx="2847975" cy="2401009"/>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Zenodo.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70920" cy="2420353"/>
                    </a:xfrm>
                    <a:prstGeom prst="rect">
                      <a:avLst/>
                    </a:prstGeom>
                  </pic:spPr>
                </pic:pic>
              </a:graphicData>
            </a:graphic>
          </wp:inline>
        </w:drawing>
      </w:r>
    </w:p>
    <w:p w14:paraId="451A4769" w14:textId="05C2ABF8" w:rsidR="00F94112" w:rsidRDefault="00BD3526" w:rsidP="00FA7FA8">
      <w:pPr>
        <w:pStyle w:val="Prrafodelista"/>
      </w:pPr>
      <w:r>
        <w:t>C</w:t>
      </w:r>
      <w:r w:rsidR="00CB3C4F">
        <w:t>aptions should be placed above the figure</w:t>
      </w:r>
      <w:r w:rsidR="002862B3">
        <w:t>. The style “Caption Figure/Table” is provided to correctly insert the caption for the figure.</w:t>
      </w:r>
    </w:p>
    <w:p w14:paraId="1F46A652" w14:textId="015903F6" w:rsidR="00986CDB" w:rsidRDefault="006777CD" w:rsidP="00637A1F">
      <w:pPr>
        <w:pStyle w:val="Title2"/>
      </w:pPr>
      <w:r>
        <w:t>Table</w:t>
      </w:r>
      <w:r w:rsidR="00132D35">
        <w:t>s</w:t>
      </w:r>
    </w:p>
    <w:p w14:paraId="200A8834" w14:textId="0CCE92D5" w:rsidR="0096243F" w:rsidRPr="00B656C8" w:rsidRDefault="00ED1AB7" w:rsidP="00BD3526">
      <w:pPr>
        <w:pStyle w:val="Prrafodelista"/>
      </w:pPr>
      <w:r w:rsidRPr="004062B4">
        <w:t xml:space="preserve">Tables should not include cell shading. Column headings should be </w:t>
      </w:r>
      <w:r w:rsidRPr="004062B4">
        <w:rPr>
          <w:b/>
        </w:rPr>
        <w:t>bold and centered</w:t>
      </w:r>
      <w:r w:rsidRPr="004062B4">
        <w:t xml:space="preserve"> – </w:t>
      </w:r>
      <w:r w:rsidR="00360960">
        <w:t>while the content should be aligned to the</w:t>
      </w:r>
      <w:r w:rsidRPr="004062B4">
        <w:t xml:space="preserve"> </w:t>
      </w:r>
      <w:r w:rsidRPr="004062B4">
        <w:rPr>
          <w:b/>
        </w:rPr>
        <w:t>left</w:t>
      </w:r>
      <w:r w:rsidRPr="004062B4">
        <w:t xml:space="preserve">. </w:t>
      </w:r>
      <w:r w:rsidR="00360960">
        <w:t>The size of the content</w:t>
      </w:r>
      <w:r w:rsidR="006C492A">
        <w:t xml:space="preserve"> should be 10 points. The caption </w:t>
      </w:r>
      <w:r w:rsidR="00A03131">
        <w:t xml:space="preserve">should be placed above the table, </w:t>
      </w:r>
      <w:r w:rsidR="00BD3526">
        <w:t xml:space="preserve">and </w:t>
      </w:r>
      <w:r w:rsidR="0036685D">
        <w:t xml:space="preserve">the style </w:t>
      </w:r>
      <w:r w:rsidR="002862B3">
        <w:t>“</w:t>
      </w:r>
      <w:r w:rsidR="0036685D">
        <w:t>Caption Figure/Table</w:t>
      </w:r>
      <w:r w:rsidR="002862B3">
        <w:t>”</w:t>
      </w:r>
      <w:r w:rsidR="0036685D">
        <w:t xml:space="preserve"> is provided to correctly </w:t>
      </w:r>
      <w:r w:rsidR="00372835">
        <w:t xml:space="preserve">insert the caption for the table. The example is shown for </w:t>
      </w:r>
      <w:r w:rsidR="00B656C8">
        <w:fldChar w:fldCharType="begin"/>
      </w:r>
      <w:r w:rsidR="00B656C8">
        <w:instrText xml:space="preserve"> REF _Ref71027862 \h </w:instrText>
      </w:r>
      <w:r w:rsidR="00B656C8">
        <w:fldChar w:fldCharType="separate"/>
      </w:r>
      <w:r w:rsidR="00B656C8">
        <w:t xml:space="preserve">Table </w:t>
      </w:r>
      <w:r w:rsidR="00B656C8">
        <w:rPr>
          <w:noProof/>
        </w:rPr>
        <w:t>1</w:t>
      </w:r>
      <w:r w:rsidR="00B656C8">
        <w:fldChar w:fldCharType="end"/>
      </w:r>
      <w:r w:rsidR="00B656C8">
        <w:t>.</w:t>
      </w:r>
      <w:r w:rsidR="00957368">
        <w:t xml:space="preserve"> </w:t>
      </w:r>
    </w:p>
    <w:p w14:paraId="40DE10C3" w14:textId="4DEDFA13" w:rsidR="00986CDB" w:rsidRDefault="00986CDB" w:rsidP="00986CDB">
      <w:pPr>
        <w:pStyle w:val="CaptionFigureTable"/>
      </w:pPr>
      <w:bookmarkStart w:id="0" w:name="_Ref71027862"/>
      <w:r>
        <w:t xml:space="preserve">Table </w:t>
      </w:r>
      <w:r>
        <w:fldChar w:fldCharType="begin"/>
      </w:r>
      <w:r>
        <w:instrText>SEQ Table \* ARABIC</w:instrText>
      </w:r>
      <w:r>
        <w:fldChar w:fldCharType="separate"/>
      </w:r>
      <w:r>
        <w:rPr>
          <w:noProof/>
        </w:rPr>
        <w:t>1</w:t>
      </w:r>
      <w:r>
        <w:fldChar w:fldCharType="end"/>
      </w:r>
      <w:bookmarkEnd w:id="0"/>
      <w:r>
        <w:t xml:space="preserve">. </w:t>
      </w:r>
      <w:r w:rsidRPr="00084B9C">
        <w:t>Caption should be sentence case with no ending punctuation if only one sentence</w:t>
      </w:r>
    </w:p>
    <w:tbl>
      <w:tblPr>
        <w:tblW w:w="97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20" w:firstRow="1" w:lastRow="0" w:firstColumn="0" w:lastColumn="0" w:noHBand="1" w:noVBand="1"/>
      </w:tblPr>
      <w:tblGrid>
        <w:gridCol w:w="1098"/>
        <w:gridCol w:w="4401"/>
        <w:gridCol w:w="4257"/>
      </w:tblGrid>
      <w:tr w:rsidR="00986CDB" w:rsidRPr="009A3AD8" w14:paraId="3CA49E82" w14:textId="77777777" w:rsidTr="000951BA">
        <w:tc>
          <w:tcPr>
            <w:tcW w:w="1098" w:type="dxa"/>
          </w:tcPr>
          <w:p w14:paraId="74675AFF" w14:textId="428C4CA2" w:rsidR="00986CDB" w:rsidRPr="000A06FD" w:rsidRDefault="000A06FD" w:rsidP="002772F4">
            <w:pPr>
              <w:jc w:val="center"/>
              <w:rPr>
                <w:rFonts w:asciiTheme="minorHAnsi" w:hAnsiTheme="minorHAnsi" w:cstheme="minorHAnsi"/>
                <w:b/>
                <w:bCs/>
                <w:sz w:val="20"/>
                <w:szCs w:val="20"/>
              </w:rPr>
            </w:pPr>
            <w:r w:rsidRPr="000A06FD">
              <w:rPr>
                <w:rFonts w:asciiTheme="minorHAnsi" w:hAnsiTheme="minorHAnsi" w:cstheme="minorHAnsi"/>
                <w:b/>
                <w:bCs/>
                <w:sz w:val="20"/>
                <w:szCs w:val="20"/>
              </w:rPr>
              <w:t>Column 1</w:t>
            </w:r>
          </w:p>
        </w:tc>
        <w:tc>
          <w:tcPr>
            <w:tcW w:w="4401" w:type="dxa"/>
          </w:tcPr>
          <w:p w14:paraId="3C1AE638" w14:textId="04E68A1D" w:rsidR="00986CDB" w:rsidRPr="000A06FD" w:rsidRDefault="000A06FD" w:rsidP="002772F4">
            <w:pPr>
              <w:jc w:val="center"/>
              <w:rPr>
                <w:rFonts w:asciiTheme="minorHAnsi" w:hAnsiTheme="minorHAnsi" w:cstheme="minorHAnsi"/>
                <w:b/>
                <w:bCs/>
                <w:sz w:val="20"/>
                <w:szCs w:val="20"/>
              </w:rPr>
            </w:pPr>
            <w:r w:rsidRPr="000A06FD">
              <w:rPr>
                <w:rFonts w:asciiTheme="minorHAnsi" w:hAnsiTheme="minorHAnsi" w:cstheme="minorHAnsi"/>
                <w:b/>
                <w:bCs/>
                <w:sz w:val="20"/>
                <w:szCs w:val="20"/>
              </w:rPr>
              <w:t>Column 2</w:t>
            </w:r>
          </w:p>
        </w:tc>
        <w:tc>
          <w:tcPr>
            <w:tcW w:w="4257" w:type="dxa"/>
          </w:tcPr>
          <w:p w14:paraId="6EFEB64D" w14:textId="7810DB9B" w:rsidR="00986CDB" w:rsidRPr="000A06FD" w:rsidRDefault="000A06FD" w:rsidP="002772F4">
            <w:pPr>
              <w:jc w:val="center"/>
              <w:rPr>
                <w:rFonts w:asciiTheme="minorHAnsi" w:hAnsiTheme="minorHAnsi" w:cstheme="minorHAnsi"/>
                <w:b/>
                <w:bCs/>
                <w:sz w:val="20"/>
                <w:szCs w:val="20"/>
              </w:rPr>
            </w:pPr>
            <w:r w:rsidRPr="000A06FD">
              <w:rPr>
                <w:rFonts w:asciiTheme="minorHAnsi" w:hAnsiTheme="minorHAnsi" w:cstheme="minorHAnsi"/>
                <w:b/>
                <w:bCs/>
                <w:sz w:val="20"/>
                <w:szCs w:val="20"/>
              </w:rPr>
              <w:t>Column 3</w:t>
            </w:r>
          </w:p>
        </w:tc>
      </w:tr>
      <w:tr w:rsidR="00986CDB" w:rsidRPr="009A3AD8" w14:paraId="121B3954" w14:textId="77777777" w:rsidTr="000951BA">
        <w:tc>
          <w:tcPr>
            <w:tcW w:w="1098" w:type="dxa"/>
          </w:tcPr>
          <w:p w14:paraId="1261C8DB" w14:textId="0F935A69" w:rsidR="00986CDB" w:rsidRPr="009A3AD8" w:rsidRDefault="000A06FD" w:rsidP="00360960">
            <w:pPr>
              <w:rPr>
                <w:rFonts w:asciiTheme="minorHAnsi" w:hAnsiTheme="minorHAnsi" w:cstheme="minorHAnsi"/>
                <w:sz w:val="20"/>
                <w:szCs w:val="20"/>
              </w:rPr>
            </w:pPr>
            <w:r>
              <w:rPr>
                <w:rFonts w:asciiTheme="minorHAnsi" w:hAnsiTheme="minorHAnsi" w:cstheme="minorHAnsi"/>
                <w:sz w:val="20"/>
                <w:szCs w:val="20"/>
              </w:rPr>
              <w:t>Content</w:t>
            </w:r>
          </w:p>
        </w:tc>
        <w:tc>
          <w:tcPr>
            <w:tcW w:w="4401" w:type="dxa"/>
          </w:tcPr>
          <w:p w14:paraId="6617D03D" w14:textId="14CCC6A2" w:rsidR="00986CDB" w:rsidRPr="009A3AD8" w:rsidRDefault="000A06FD" w:rsidP="00360960">
            <w:pPr>
              <w:rPr>
                <w:rFonts w:asciiTheme="minorHAnsi" w:hAnsiTheme="minorHAnsi" w:cstheme="minorHAnsi"/>
                <w:sz w:val="20"/>
                <w:szCs w:val="20"/>
              </w:rPr>
            </w:pPr>
            <w:r>
              <w:rPr>
                <w:rFonts w:asciiTheme="minorHAnsi" w:hAnsiTheme="minorHAnsi" w:cstheme="minorHAnsi"/>
                <w:sz w:val="20"/>
                <w:szCs w:val="20"/>
              </w:rPr>
              <w:t>Content</w:t>
            </w:r>
          </w:p>
        </w:tc>
        <w:tc>
          <w:tcPr>
            <w:tcW w:w="4257" w:type="dxa"/>
          </w:tcPr>
          <w:p w14:paraId="2744B688" w14:textId="0EECE8A1" w:rsidR="00986CDB" w:rsidRPr="009A3AD8" w:rsidRDefault="000A06FD" w:rsidP="00360960">
            <w:pPr>
              <w:rPr>
                <w:rFonts w:asciiTheme="minorHAnsi" w:hAnsiTheme="minorHAnsi" w:cstheme="minorHAnsi"/>
                <w:sz w:val="20"/>
                <w:szCs w:val="20"/>
              </w:rPr>
            </w:pPr>
            <w:r>
              <w:rPr>
                <w:rFonts w:asciiTheme="minorHAnsi" w:hAnsiTheme="minorHAnsi" w:cstheme="minorHAnsi"/>
                <w:sz w:val="20"/>
                <w:szCs w:val="20"/>
              </w:rPr>
              <w:t>Content</w:t>
            </w:r>
          </w:p>
        </w:tc>
      </w:tr>
      <w:tr w:rsidR="00986CDB" w:rsidRPr="009A3AD8" w14:paraId="114A20F1" w14:textId="77777777" w:rsidTr="000951BA">
        <w:tc>
          <w:tcPr>
            <w:tcW w:w="1098" w:type="dxa"/>
          </w:tcPr>
          <w:p w14:paraId="39730EA7" w14:textId="31A52FAC" w:rsidR="00986CDB" w:rsidRPr="009A3AD8" w:rsidRDefault="000A06FD" w:rsidP="00360960">
            <w:pPr>
              <w:rPr>
                <w:rFonts w:asciiTheme="minorHAnsi" w:hAnsiTheme="minorHAnsi" w:cstheme="minorHAnsi"/>
                <w:sz w:val="20"/>
                <w:szCs w:val="20"/>
              </w:rPr>
            </w:pPr>
            <w:r>
              <w:rPr>
                <w:rFonts w:asciiTheme="minorHAnsi" w:hAnsiTheme="minorHAnsi" w:cstheme="minorHAnsi"/>
                <w:sz w:val="20"/>
                <w:szCs w:val="20"/>
              </w:rPr>
              <w:t>Content</w:t>
            </w:r>
          </w:p>
        </w:tc>
        <w:tc>
          <w:tcPr>
            <w:tcW w:w="4401" w:type="dxa"/>
          </w:tcPr>
          <w:p w14:paraId="0E05ECEB" w14:textId="2922A264" w:rsidR="00986CDB" w:rsidRPr="009A3AD8" w:rsidRDefault="000A06FD" w:rsidP="00360960">
            <w:pPr>
              <w:rPr>
                <w:rFonts w:asciiTheme="minorHAnsi" w:hAnsiTheme="minorHAnsi" w:cstheme="minorHAnsi"/>
                <w:sz w:val="20"/>
                <w:szCs w:val="20"/>
              </w:rPr>
            </w:pPr>
            <w:r>
              <w:rPr>
                <w:rFonts w:asciiTheme="minorHAnsi" w:hAnsiTheme="minorHAnsi" w:cstheme="minorHAnsi"/>
                <w:sz w:val="20"/>
                <w:szCs w:val="20"/>
              </w:rPr>
              <w:t>Content</w:t>
            </w:r>
          </w:p>
        </w:tc>
        <w:tc>
          <w:tcPr>
            <w:tcW w:w="4257" w:type="dxa"/>
          </w:tcPr>
          <w:p w14:paraId="145EBB75" w14:textId="30BCA60E" w:rsidR="00986CDB" w:rsidRPr="009A3AD8" w:rsidRDefault="000A06FD" w:rsidP="00360960">
            <w:pPr>
              <w:rPr>
                <w:rFonts w:asciiTheme="minorHAnsi" w:hAnsiTheme="minorHAnsi" w:cstheme="minorHAnsi"/>
                <w:sz w:val="20"/>
                <w:szCs w:val="20"/>
              </w:rPr>
            </w:pPr>
            <w:r>
              <w:rPr>
                <w:rFonts w:asciiTheme="minorHAnsi" w:hAnsiTheme="minorHAnsi" w:cstheme="minorHAnsi"/>
                <w:sz w:val="20"/>
                <w:szCs w:val="20"/>
              </w:rPr>
              <w:t>Content</w:t>
            </w:r>
          </w:p>
        </w:tc>
      </w:tr>
      <w:tr w:rsidR="00986CDB" w:rsidRPr="009A3AD8" w14:paraId="01DBA72D" w14:textId="77777777" w:rsidTr="000951BA">
        <w:tc>
          <w:tcPr>
            <w:tcW w:w="1098" w:type="dxa"/>
          </w:tcPr>
          <w:p w14:paraId="63DE822F" w14:textId="503B24C0" w:rsidR="00986CDB" w:rsidRPr="009A3AD8" w:rsidRDefault="000A06FD" w:rsidP="00360960">
            <w:pPr>
              <w:rPr>
                <w:rFonts w:asciiTheme="minorHAnsi" w:hAnsiTheme="minorHAnsi" w:cstheme="minorHAnsi"/>
                <w:sz w:val="20"/>
                <w:szCs w:val="20"/>
              </w:rPr>
            </w:pPr>
            <w:r>
              <w:rPr>
                <w:rFonts w:asciiTheme="minorHAnsi" w:hAnsiTheme="minorHAnsi" w:cstheme="minorHAnsi"/>
                <w:sz w:val="20"/>
                <w:szCs w:val="20"/>
              </w:rPr>
              <w:t>Content</w:t>
            </w:r>
          </w:p>
        </w:tc>
        <w:tc>
          <w:tcPr>
            <w:tcW w:w="4401" w:type="dxa"/>
          </w:tcPr>
          <w:p w14:paraId="6A352D99" w14:textId="07FDC666" w:rsidR="00986CDB" w:rsidRPr="009A3AD8" w:rsidRDefault="000A06FD" w:rsidP="00360960">
            <w:pPr>
              <w:rPr>
                <w:rFonts w:asciiTheme="minorHAnsi" w:hAnsiTheme="minorHAnsi" w:cstheme="minorHAnsi"/>
                <w:sz w:val="20"/>
                <w:szCs w:val="20"/>
              </w:rPr>
            </w:pPr>
            <w:r>
              <w:rPr>
                <w:rFonts w:asciiTheme="minorHAnsi" w:hAnsiTheme="minorHAnsi" w:cstheme="minorHAnsi"/>
                <w:sz w:val="20"/>
                <w:szCs w:val="20"/>
              </w:rPr>
              <w:t>Content</w:t>
            </w:r>
          </w:p>
        </w:tc>
        <w:tc>
          <w:tcPr>
            <w:tcW w:w="4257" w:type="dxa"/>
          </w:tcPr>
          <w:p w14:paraId="15232F56" w14:textId="2DB0F911" w:rsidR="00986CDB" w:rsidRPr="009A3AD8" w:rsidRDefault="000A06FD" w:rsidP="00360960">
            <w:pPr>
              <w:rPr>
                <w:rFonts w:asciiTheme="minorHAnsi" w:hAnsiTheme="minorHAnsi" w:cstheme="minorHAnsi"/>
                <w:sz w:val="20"/>
                <w:szCs w:val="20"/>
              </w:rPr>
            </w:pPr>
            <w:r>
              <w:rPr>
                <w:rFonts w:asciiTheme="minorHAnsi" w:hAnsiTheme="minorHAnsi" w:cstheme="minorHAnsi"/>
                <w:sz w:val="20"/>
                <w:szCs w:val="20"/>
              </w:rPr>
              <w:t>Content</w:t>
            </w:r>
          </w:p>
        </w:tc>
      </w:tr>
    </w:tbl>
    <w:p w14:paraId="5B9109C4" w14:textId="21596ED3" w:rsidR="002B1D99" w:rsidRPr="00E47BF9" w:rsidRDefault="000240D3" w:rsidP="008D4B7D">
      <w:pPr>
        <w:pStyle w:val="Ttulo1"/>
      </w:pPr>
      <w:r>
        <w:rPr>
          <w:caps w:val="0"/>
        </w:rPr>
        <w:t xml:space="preserve">CONCLUSION </w:t>
      </w:r>
      <w:r w:rsidR="008D4B7D">
        <w:t>AND ACKNOWLEDGMENT</w:t>
      </w:r>
    </w:p>
    <w:p w14:paraId="0A3CEF1F" w14:textId="62D10E19" w:rsidR="008D4B7D" w:rsidRPr="008D4B7D" w:rsidRDefault="002B1D99" w:rsidP="008D4B7D">
      <w:pPr>
        <w:pStyle w:val="Prrafodelista"/>
      </w:pPr>
      <w:r>
        <w:t xml:space="preserve">Section title should be “Conclusion,” not “Conclusions.” </w:t>
      </w:r>
      <w:r w:rsidRPr="00054986">
        <w:t xml:space="preserve">Provide discussion of the overall coverage of the </w:t>
      </w:r>
      <w:r>
        <w:t>article</w:t>
      </w:r>
      <w:r w:rsidRPr="00054986">
        <w:t xml:space="preserve"> and concluding remarks.</w:t>
      </w:r>
      <w:r>
        <w:t xml:space="preserve"> </w:t>
      </w:r>
    </w:p>
    <w:p w14:paraId="4AC4F16B" w14:textId="77777777" w:rsidR="008D4B7D" w:rsidRDefault="008D4B7D" w:rsidP="008D4B7D">
      <w:pPr>
        <w:pStyle w:val="Prrafodelista"/>
      </w:pPr>
    </w:p>
    <w:p w14:paraId="5D67957B" w14:textId="0916CD0C" w:rsidR="008D4B7D" w:rsidRDefault="008D4B7D" w:rsidP="008D4B7D">
      <w:pPr>
        <w:pStyle w:val="Prrafodelista"/>
      </w:pPr>
      <w:r>
        <w:t xml:space="preserve">Any acknowledgment to fellow researchers or funding grants should be placed within this section. </w:t>
      </w:r>
    </w:p>
    <w:p w14:paraId="25273F58" w14:textId="2C07FA91" w:rsidR="002B1D99" w:rsidRPr="00501980" w:rsidRDefault="002B1D99" w:rsidP="006E1026">
      <w:pPr>
        <w:pStyle w:val="Ttulo1"/>
      </w:pPr>
      <w:r w:rsidRPr="00BD3526">
        <w:lastRenderedPageBreak/>
        <w:t>REFERENCES</w:t>
      </w:r>
    </w:p>
    <w:p w14:paraId="400B912C" w14:textId="6EE74D45" w:rsidR="00D852BC" w:rsidRPr="000240D3" w:rsidRDefault="002B1D99" w:rsidP="00F7283A">
      <w:pPr>
        <w:pStyle w:val="Prrafodelista"/>
        <w:rPr>
          <w:bCs/>
        </w:rPr>
      </w:pPr>
      <w:r w:rsidRPr="001C1315">
        <w:t xml:space="preserve">References should relate </w:t>
      </w:r>
      <w:r w:rsidRPr="001C1315">
        <w:rPr>
          <w:b/>
        </w:rPr>
        <w:t xml:space="preserve">only </w:t>
      </w:r>
      <w:r w:rsidRPr="001C1315">
        <w:t xml:space="preserve">to the material you cited within your </w:t>
      </w:r>
      <w:r>
        <w:t>article (this is not a bibliography). References</w:t>
      </w:r>
      <w:r w:rsidRPr="001C1315">
        <w:t xml:space="preserve"> should be </w:t>
      </w:r>
      <w:r>
        <w:t xml:space="preserve">in </w:t>
      </w:r>
      <w:r w:rsidRPr="00EE2193">
        <w:rPr>
          <w:b/>
        </w:rPr>
        <w:t>APA</w:t>
      </w:r>
      <w:r w:rsidR="009E7C23">
        <w:rPr>
          <w:b/>
        </w:rPr>
        <w:t xml:space="preserve"> </w:t>
      </w:r>
      <w:r w:rsidR="009E7C23" w:rsidRPr="009E7C23">
        <w:rPr>
          <w:b/>
        </w:rPr>
        <w:t>(American Psychological Association)</w:t>
      </w:r>
      <w:r w:rsidR="00FA3B02">
        <w:rPr>
          <w:b/>
        </w:rPr>
        <w:t xml:space="preserve"> 7th</w:t>
      </w:r>
      <w:r>
        <w:t xml:space="preserve"> </w:t>
      </w:r>
      <w:r w:rsidRPr="00E92C42">
        <w:rPr>
          <w:b/>
        </w:rPr>
        <w:t xml:space="preserve">style </w:t>
      </w:r>
      <w:r w:rsidRPr="00C32A4C">
        <w:rPr>
          <w:bCs/>
        </w:rPr>
        <w:t>and listed in alphabetical order</w:t>
      </w:r>
      <w:r w:rsidR="00D66EC6">
        <w:rPr>
          <w:bCs/>
        </w:rPr>
        <w:t xml:space="preserve"> in 11 points.</w:t>
      </w:r>
      <w:r w:rsidRPr="00C32A4C">
        <w:rPr>
          <w:bCs/>
        </w:rPr>
        <w:t xml:space="preserve"> </w:t>
      </w:r>
    </w:p>
    <w:p w14:paraId="4D50773B" w14:textId="3AEC4F00" w:rsidR="00984768" w:rsidRPr="000240D3" w:rsidRDefault="008D3433" w:rsidP="000240D3">
      <w:pPr>
        <w:pStyle w:val="Prrafodelista"/>
      </w:pPr>
      <w:r>
        <w:t xml:space="preserve">We recommend </w:t>
      </w:r>
      <w:r w:rsidR="00F7283A">
        <w:t>using</w:t>
      </w:r>
      <w:r>
        <w:t xml:space="preserve"> </w:t>
      </w:r>
      <w:r w:rsidR="00612579">
        <w:t xml:space="preserve">a tool for citations and </w:t>
      </w:r>
      <w:r w:rsidR="00780506">
        <w:t xml:space="preserve">references organization as </w:t>
      </w:r>
      <w:proofErr w:type="spellStart"/>
      <w:r w:rsidR="00780506" w:rsidRPr="00F0723F">
        <w:rPr>
          <w:sz w:val="22"/>
          <w:szCs w:val="22"/>
        </w:rPr>
        <w:t>Zotero</w:t>
      </w:r>
      <w:proofErr w:type="spellEnd"/>
      <w:r w:rsidR="00F0723F">
        <w:rPr>
          <w:rStyle w:val="Refdenotaalpie"/>
        </w:rPr>
        <w:footnoteReference w:id="2"/>
      </w:r>
      <w:r w:rsidR="00780506">
        <w:t xml:space="preserve">. </w:t>
      </w:r>
      <w:r w:rsidR="009E2BE9">
        <w:t xml:space="preserve">This tool </w:t>
      </w:r>
      <w:r w:rsidR="00F7283A">
        <w:t>comes with APA 7</w:t>
      </w:r>
      <w:r w:rsidR="00F7283A" w:rsidRPr="00F7283A">
        <w:rPr>
          <w:vertAlign w:val="superscript"/>
        </w:rPr>
        <w:t>th</w:t>
      </w:r>
      <w:r w:rsidR="00F7283A">
        <w:t xml:space="preserve"> reference style, but you can also download it from </w:t>
      </w:r>
      <w:proofErr w:type="spellStart"/>
      <w:r w:rsidR="00F7283A">
        <w:t>Zotero</w:t>
      </w:r>
      <w:proofErr w:type="spellEnd"/>
      <w:r w:rsidR="00F7283A">
        <w:t xml:space="preserve"> styles </w:t>
      </w:r>
      <w:r w:rsidR="00F7283A" w:rsidRPr="00F0723F">
        <w:rPr>
          <w:sz w:val="22"/>
          <w:szCs w:val="22"/>
        </w:rPr>
        <w:t>repository</w:t>
      </w:r>
      <w:r w:rsidR="00F0723F">
        <w:rPr>
          <w:rStyle w:val="Refdenotaalpie"/>
        </w:rPr>
        <w:footnoteReference w:id="3"/>
      </w:r>
      <w:r w:rsidR="00F7283A">
        <w:t>.</w:t>
      </w:r>
      <w:r w:rsidR="00BF3247">
        <w:t xml:space="preserve"> You can also visit </w:t>
      </w:r>
      <w:r w:rsidR="00BF3247" w:rsidRPr="00923DE1">
        <w:t xml:space="preserve">APA’s </w:t>
      </w:r>
      <w:r w:rsidR="00B23F3B">
        <w:t>w</w:t>
      </w:r>
      <w:r w:rsidR="00BF3247" w:rsidRPr="00923DE1">
        <w:t>ebsite</w:t>
      </w:r>
      <w:r w:rsidR="00D4440A">
        <w:rPr>
          <w:rStyle w:val="Refdenotaalpie"/>
        </w:rPr>
        <w:footnoteReference w:id="4"/>
      </w:r>
      <w:r w:rsidR="00BF3247" w:rsidRPr="00923DE1">
        <w:t xml:space="preserve"> </w:t>
      </w:r>
      <w:r w:rsidR="00B23F3B">
        <w:t>to obtain more information.</w:t>
      </w:r>
    </w:p>
    <w:p w14:paraId="43708824" w14:textId="464CFBEE" w:rsidR="00F45F50" w:rsidRDefault="007871C9" w:rsidP="00937F6D">
      <w:pPr>
        <w:pStyle w:val="Prrafodelista"/>
      </w:pPr>
      <w:r>
        <w:t xml:space="preserve">This is an example </w:t>
      </w:r>
      <w:r w:rsidR="00193D07">
        <w:t xml:space="preserve">of one reference in the text </w:t>
      </w:r>
      <w:r w:rsidR="00193D07">
        <w:fldChar w:fldCharType="begin"/>
      </w:r>
      <w:r w:rsidR="002D3086">
        <w:instrText xml:space="preserve"> ADDIN ZOTERO_ITEM CSL_CITATION {"citationID":"DLNAgMUK","properties":{"formattedCitation":"[1]","plainCitation":"[1]","noteIndex":0},"citationItems":[{"id":308,"uris":["http://zotero.org/groups/2238246/items/EPRTTF3Z",["http://zotero.org/groups/2238246/items/EPRTTF3Z"]],"itemData":{"id":308,"type":"article-journal","abstract":"While the field of leadership studies includes a large corpus of literature and studies, the literature and scientific research in the field of e‐leadership and soft skills used in learning game environments are at present small in scale. Towards contributing to this newly emerging field of literature and study, this research paper presents a new model, the e‐Leadership and Soft Skills Educational Design Model (ELESS) for assessing the use and constructing the effective design of soft skills and leadership skills in multiplayer learning game environments. The central research question considers: what is the role of e‐leadership and how can it be designed and tested in the context of educational games? To address this question, the research paper includes a review of the current literature around distributed (shared) leadership models and presents some examples of studies assessing how leadership is designed, used and tested in available game environments. The paper then presents the ELESS model and validates it within the context of a case study of the Leadership Game. As a result, the ELESS model can be used to test the efficacy of existing games and to inform the effective design of new games that focus upon developing leadership and soft skills.","container-title":"British Journal of Education Technology","title":"Designing leadership and soft skills in educational games: The e‐leadership and soft skills educational games design model (ELESS)","URL":"https://doi.org/10.1111/bjet.12034","author":[{"family":"Freitas","given":"Sara","non-dropping-particle":"de"},{"family":"Routledge","given":"Helen"}],"issued":{"date-parts":[["2013"]]}}}],"schema":"https://github.com/citation-style-language/schema/raw/master/csl-citation.json"} </w:instrText>
      </w:r>
      <w:r w:rsidR="00193D07">
        <w:fldChar w:fldCharType="separate"/>
      </w:r>
      <w:r w:rsidR="002D3086" w:rsidRPr="002D3086">
        <w:rPr>
          <w:rFonts w:ascii="Calibri" w:hAnsi="Calibri" w:cs="Calibri"/>
        </w:rPr>
        <w:t>[1]</w:t>
      </w:r>
      <w:r w:rsidR="00193D07">
        <w:fldChar w:fldCharType="end"/>
      </w:r>
      <w:r w:rsidR="00193D07">
        <w:t xml:space="preserve">, </w:t>
      </w:r>
      <w:r w:rsidR="00CA28C6">
        <w:t>while</w:t>
      </w:r>
      <w:bookmarkStart w:id="1" w:name="_GoBack"/>
      <w:bookmarkEnd w:id="1"/>
      <w:r w:rsidR="00CA28C6">
        <w:t xml:space="preserve"> this</w:t>
      </w:r>
      <w:r w:rsidR="0026031A">
        <w:t xml:space="preserve"> other example contains two references </w:t>
      </w:r>
      <w:r w:rsidR="0026031A">
        <w:fldChar w:fldCharType="begin"/>
      </w:r>
      <w:r w:rsidR="002D3086">
        <w:instrText xml:space="preserve"> ADDIN ZOTERO_ITEM CSL_CITATION {"citationID":"LSlCJ4No","properties":{"formattedCitation":"[2], [3]","plainCitation":"[2], [3]","noteIndex":0},"citationItems":[{"id":355,"uris":["http://zotero.org/groups/2238246/items/UPHK9VLF",["http://zotero.org/groups/2238246/items/UPHK9VLF"]],"itemData":{"id":355,"type":"paper-conference","event-place":"Albury, Australia","event-title":"national training framework - training partnership and regional development","publisher-place":"Albury, Australia","title":"Legitimate Subjective Observation and the Evaluation of Soft Skills in the Workplace","author":[{"family":"Costin, G.P.","given":""}],"issued":{"date-parts":[["2002"]]}}},{"id":239,"uris":["http://zotero.org/groups/2238246/items/EGYB2LR7",["http://zotero.org/groups/2238246/items/EGYB2LR7"]],"itemData":{"id":239,"type":"chapter","container-title":"Non-cognitive Skills and Factors in Educational Attainment","event-place":"Rotterdam","ISBN":"978-94-6300-591-3","language":"en","note":"DOI: 10.1007/978-94-6300-591-3_9","page":"171-198","publisher":"SensePublishers","publisher-place":"Rotterdam","source":"Crossref","title":"A Synthesis of Causal Evidence Linking Non-Cognitive Skills to Later Outcomes for Children and Adolescents","URL":"http://link.springer.com/10.1007/978-94-6300-591-3_9","editor":[{"family":"Khine","given":"Myint Swe"},{"family":"Areepattamannil","given":"Shaljan"}],"author":[{"family":"Gutman","given":"Leslie Morrison"},{"family":"Schoon","given":"Ingrid"}],"accessed":{"date-parts":[["2018",9,15]]},"issued":{"date-parts":[["2016"]]}}}],"schema":"https://github.com/citation-style-language/schema/raw/master/csl-citation.json"} </w:instrText>
      </w:r>
      <w:r w:rsidR="0026031A">
        <w:fldChar w:fldCharType="separate"/>
      </w:r>
      <w:r w:rsidR="002D3086" w:rsidRPr="002D3086">
        <w:rPr>
          <w:rFonts w:ascii="Calibri" w:hAnsi="Calibri" w:cs="Calibri"/>
        </w:rPr>
        <w:t>[2], [3]</w:t>
      </w:r>
      <w:r w:rsidR="0026031A">
        <w:fldChar w:fldCharType="end"/>
      </w:r>
      <w:r w:rsidR="00983A81">
        <w:t>.</w:t>
      </w:r>
    </w:p>
    <w:p w14:paraId="603EE2C6" w14:textId="678EBC64" w:rsidR="00983A81" w:rsidRDefault="00983A81" w:rsidP="00937F6D">
      <w:pPr>
        <w:pStyle w:val="Prrafodelista"/>
      </w:pPr>
    </w:p>
    <w:p w14:paraId="11DA8D38" w14:textId="77777777" w:rsidR="002D3086" w:rsidRPr="002D3086" w:rsidRDefault="00DD7D2F" w:rsidP="002D3086">
      <w:pPr>
        <w:pStyle w:val="Bibliografa"/>
        <w:rPr>
          <w:rFonts w:ascii="Calibri" w:hAnsi="Calibri" w:cs="Calibri"/>
          <w:sz w:val="22"/>
        </w:rPr>
      </w:pPr>
      <w:r w:rsidRPr="00BB1D41">
        <w:fldChar w:fldCharType="begin"/>
      </w:r>
      <w:r w:rsidR="002D3086">
        <w:instrText xml:space="preserve"> ADDIN ZOTERO_BIBL {"uncited":[],"omitted":[],"custom":[]} CSL_BIBLIOGRAPHY </w:instrText>
      </w:r>
      <w:r w:rsidRPr="00BB1D41">
        <w:fldChar w:fldCharType="separate"/>
      </w:r>
      <w:r w:rsidR="002D3086" w:rsidRPr="002D3086">
        <w:rPr>
          <w:rFonts w:ascii="Calibri" w:hAnsi="Calibri" w:cs="Calibri"/>
          <w:sz w:val="22"/>
        </w:rPr>
        <w:t>[1]</w:t>
      </w:r>
      <w:r w:rsidR="002D3086" w:rsidRPr="002D3086">
        <w:rPr>
          <w:rFonts w:ascii="Calibri" w:hAnsi="Calibri" w:cs="Calibri"/>
          <w:sz w:val="22"/>
        </w:rPr>
        <w:tab/>
        <w:t xml:space="preserve">S. de Freitas and H. Routledge, ‘Designing leadership and soft skills in educational games: The e‐leadership and soft skills educational games design model (ELESS)’, </w:t>
      </w:r>
      <w:r w:rsidR="002D3086" w:rsidRPr="002D3086">
        <w:rPr>
          <w:rFonts w:ascii="Calibri" w:hAnsi="Calibri" w:cs="Calibri"/>
          <w:i/>
          <w:iCs/>
          <w:sz w:val="22"/>
        </w:rPr>
        <w:t>British Journal of Education Technology</w:t>
      </w:r>
      <w:r w:rsidR="002D3086" w:rsidRPr="002D3086">
        <w:rPr>
          <w:rFonts w:ascii="Calibri" w:hAnsi="Calibri" w:cs="Calibri"/>
          <w:sz w:val="22"/>
        </w:rPr>
        <w:t>, 2013, [Online]. Available: https://doi.org/10.1111/bjet.12034</w:t>
      </w:r>
    </w:p>
    <w:p w14:paraId="08684702" w14:textId="77777777" w:rsidR="002D3086" w:rsidRPr="002D3086" w:rsidRDefault="002D3086" w:rsidP="002D3086">
      <w:pPr>
        <w:pStyle w:val="Bibliografa"/>
        <w:rPr>
          <w:rFonts w:ascii="Calibri" w:hAnsi="Calibri" w:cs="Calibri"/>
          <w:sz w:val="22"/>
        </w:rPr>
      </w:pPr>
      <w:r w:rsidRPr="002D3086">
        <w:rPr>
          <w:rFonts w:ascii="Calibri" w:hAnsi="Calibri" w:cs="Calibri"/>
          <w:sz w:val="22"/>
        </w:rPr>
        <w:t>[2]</w:t>
      </w:r>
      <w:r w:rsidRPr="002D3086">
        <w:rPr>
          <w:rFonts w:ascii="Calibri" w:hAnsi="Calibri" w:cs="Calibri"/>
          <w:sz w:val="22"/>
        </w:rPr>
        <w:tab/>
      </w:r>
      <w:proofErr w:type="spellStart"/>
      <w:r w:rsidRPr="002D3086">
        <w:rPr>
          <w:rFonts w:ascii="Calibri" w:hAnsi="Calibri" w:cs="Calibri"/>
          <w:sz w:val="22"/>
        </w:rPr>
        <w:t>Costin</w:t>
      </w:r>
      <w:proofErr w:type="spellEnd"/>
      <w:r w:rsidRPr="002D3086">
        <w:rPr>
          <w:rFonts w:ascii="Calibri" w:hAnsi="Calibri" w:cs="Calibri"/>
          <w:sz w:val="22"/>
        </w:rPr>
        <w:t>, G.P., ‘Legitimate Subjective Observation and the Evaluation of Soft Skills in the Workplace’, presented at the national training framework - training partnership and regional development, Albury, Australia, 2002.</w:t>
      </w:r>
    </w:p>
    <w:p w14:paraId="2378CAE8" w14:textId="77777777" w:rsidR="002D3086" w:rsidRPr="002D3086" w:rsidRDefault="002D3086" w:rsidP="002D3086">
      <w:pPr>
        <w:pStyle w:val="Bibliografa"/>
        <w:rPr>
          <w:rFonts w:ascii="Calibri" w:hAnsi="Calibri" w:cs="Calibri"/>
          <w:sz w:val="22"/>
        </w:rPr>
      </w:pPr>
      <w:r w:rsidRPr="002D3086">
        <w:rPr>
          <w:rFonts w:ascii="Calibri" w:hAnsi="Calibri" w:cs="Calibri"/>
          <w:sz w:val="22"/>
        </w:rPr>
        <w:t>[3]</w:t>
      </w:r>
      <w:r w:rsidRPr="002D3086">
        <w:rPr>
          <w:rFonts w:ascii="Calibri" w:hAnsi="Calibri" w:cs="Calibri"/>
          <w:sz w:val="22"/>
        </w:rPr>
        <w:tab/>
        <w:t xml:space="preserve">L. M. </w:t>
      </w:r>
      <w:proofErr w:type="spellStart"/>
      <w:r w:rsidRPr="002D3086">
        <w:rPr>
          <w:rFonts w:ascii="Calibri" w:hAnsi="Calibri" w:cs="Calibri"/>
          <w:sz w:val="22"/>
        </w:rPr>
        <w:t>Gutman</w:t>
      </w:r>
      <w:proofErr w:type="spellEnd"/>
      <w:r w:rsidRPr="002D3086">
        <w:rPr>
          <w:rFonts w:ascii="Calibri" w:hAnsi="Calibri" w:cs="Calibri"/>
          <w:sz w:val="22"/>
        </w:rPr>
        <w:t xml:space="preserve"> and I. </w:t>
      </w:r>
      <w:proofErr w:type="spellStart"/>
      <w:r w:rsidRPr="002D3086">
        <w:rPr>
          <w:rFonts w:ascii="Calibri" w:hAnsi="Calibri" w:cs="Calibri"/>
          <w:sz w:val="22"/>
        </w:rPr>
        <w:t>Schoon</w:t>
      </w:r>
      <w:proofErr w:type="spellEnd"/>
      <w:r w:rsidRPr="002D3086">
        <w:rPr>
          <w:rFonts w:ascii="Calibri" w:hAnsi="Calibri" w:cs="Calibri"/>
          <w:sz w:val="22"/>
        </w:rPr>
        <w:t xml:space="preserve">, ‘A Synthesis of Causal Evidence Linking Non-Cognitive Skills to Later Outcomes for Children and Adolescents’, in </w:t>
      </w:r>
      <w:r w:rsidRPr="002D3086">
        <w:rPr>
          <w:rFonts w:ascii="Calibri" w:hAnsi="Calibri" w:cs="Calibri"/>
          <w:i/>
          <w:iCs/>
          <w:sz w:val="22"/>
        </w:rPr>
        <w:t>Non-cognitive Skills and Factors in Educational Attainment</w:t>
      </w:r>
      <w:r w:rsidRPr="002D3086">
        <w:rPr>
          <w:rFonts w:ascii="Calibri" w:hAnsi="Calibri" w:cs="Calibri"/>
          <w:sz w:val="22"/>
        </w:rPr>
        <w:t xml:space="preserve">, M. S. </w:t>
      </w:r>
      <w:proofErr w:type="spellStart"/>
      <w:r w:rsidRPr="002D3086">
        <w:rPr>
          <w:rFonts w:ascii="Calibri" w:hAnsi="Calibri" w:cs="Calibri"/>
          <w:sz w:val="22"/>
        </w:rPr>
        <w:t>Khine</w:t>
      </w:r>
      <w:proofErr w:type="spellEnd"/>
      <w:r w:rsidRPr="002D3086">
        <w:rPr>
          <w:rFonts w:ascii="Calibri" w:hAnsi="Calibri" w:cs="Calibri"/>
          <w:sz w:val="22"/>
        </w:rPr>
        <w:t xml:space="preserve"> and S. </w:t>
      </w:r>
      <w:proofErr w:type="spellStart"/>
      <w:r w:rsidRPr="002D3086">
        <w:rPr>
          <w:rFonts w:ascii="Calibri" w:hAnsi="Calibri" w:cs="Calibri"/>
          <w:sz w:val="22"/>
        </w:rPr>
        <w:t>Areepattamannil</w:t>
      </w:r>
      <w:proofErr w:type="spellEnd"/>
      <w:r w:rsidRPr="002D3086">
        <w:rPr>
          <w:rFonts w:ascii="Calibri" w:hAnsi="Calibri" w:cs="Calibri"/>
          <w:sz w:val="22"/>
        </w:rPr>
        <w:t xml:space="preserve">, Eds., Rotterdam: </w:t>
      </w:r>
      <w:proofErr w:type="spellStart"/>
      <w:r w:rsidRPr="002D3086">
        <w:rPr>
          <w:rFonts w:ascii="Calibri" w:hAnsi="Calibri" w:cs="Calibri"/>
          <w:sz w:val="22"/>
        </w:rPr>
        <w:t>SensePublishers</w:t>
      </w:r>
      <w:proofErr w:type="spellEnd"/>
      <w:r w:rsidRPr="002D3086">
        <w:rPr>
          <w:rFonts w:ascii="Calibri" w:hAnsi="Calibri" w:cs="Calibri"/>
          <w:sz w:val="22"/>
        </w:rPr>
        <w:t xml:space="preserve">, 2016, pp. 171–198. </w:t>
      </w:r>
      <w:proofErr w:type="spellStart"/>
      <w:proofErr w:type="gramStart"/>
      <w:r w:rsidRPr="002D3086">
        <w:rPr>
          <w:rFonts w:ascii="Calibri" w:hAnsi="Calibri" w:cs="Calibri"/>
          <w:sz w:val="22"/>
        </w:rPr>
        <w:t>doi</w:t>
      </w:r>
      <w:proofErr w:type="spellEnd"/>
      <w:proofErr w:type="gramEnd"/>
      <w:r w:rsidRPr="002D3086">
        <w:rPr>
          <w:rFonts w:ascii="Calibri" w:hAnsi="Calibri" w:cs="Calibri"/>
          <w:sz w:val="22"/>
        </w:rPr>
        <w:t>: 10.1007/978-94-6300-591-3_9.</w:t>
      </w:r>
    </w:p>
    <w:p w14:paraId="69DE28D5" w14:textId="6C0CDC14" w:rsidR="00983A81" w:rsidRPr="00A160B0" w:rsidRDefault="00DD7D2F" w:rsidP="000240D3">
      <w:pPr>
        <w:pStyle w:val="References"/>
        <w:ind w:left="0" w:firstLine="0"/>
      </w:pPr>
      <w:r w:rsidRPr="00BB1D41">
        <w:fldChar w:fldCharType="end"/>
      </w:r>
    </w:p>
    <w:sectPr w:rsidR="00983A81" w:rsidRPr="00A160B0" w:rsidSect="00F46870">
      <w:endnotePr>
        <w:numFmt w:val="decimal"/>
      </w:endnotePr>
      <w:pgSz w:w="12240" w:h="15840"/>
      <w:pgMar w:top="1702" w:right="1440" w:bottom="1701"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02C2FE" w14:textId="77777777" w:rsidR="0065569F" w:rsidRDefault="0065569F" w:rsidP="00DA5C69">
      <w:r>
        <w:separator/>
      </w:r>
    </w:p>
  </w:endnote>
  <w:endnote w:type="continuationSeparator" w:id="0">
    <w:p w14:paraId="194959E3" w14:textId="77777777" w:rsidR="0065569F" w:rsidRDefault="0065569F" w:rsidP="00DA5C69">
      <w:r>
        <w:continuationSeparator/>
      </w:r>
    </w:p>
  </w:endnote>
  <w:endnote w:type="continuationNotice" w:id="1">
    <w:p w14:paraId="527CCCC6" w14:textId="77777777" w:rsidR="0065569F" w:rsidRDefault="0065569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pitch w:val="fixed"/>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7CC771" w14:textId="77777777" w:rsidR="0065569F" w:rsidRDefault="0065569F" w:rsidP="00DA5C69">
      <w:r>
        <w:separator/>
      </w:r>
    </w:p>
  </w:footnote>
  <w:footnote w:type="continuationSeparator" w:id="0">
    <w:p w14:paraId="3F824D42" w14:textId="77777777" w:rsidR="0065569F" w:rsidRDefault="0065569F" w:rsidP="00DA5C69">
      <w:r>
        <w:continuationSeparator/>
      </w:r>
    </w:p>
  </w:footnote>
  <w:footnote w:type="continuationNotice" w:id="1">
    <w:p w14:paraId="52D5A1EE" w14:textId="77777777" w:rsidR="0065569F" w:rsidRDefault="0065569F"/>
  </w:footnote>
  <w:footnote w:id="2">
    <w:p w14:paraId="5A559F4F" w14:textId="317AD4A7" w:rsidR="00F0723F" w:rsidRPr="00F0723F" w:rsidRDefault="00F0723F">
      <w:pPr>
        <w:pStyle w:val="Textonotapie"/>
        <w:rPr>
          <w:lang w:val="es-ES"/>
        </w:rPr>
      </w:pPr>
      <w:r>
        <w:rPr>
          <w:rStyle w:val="Refdenotaalpie"/>
        </w:rPr>
        <w:footnoteRef/>
      </w:r>
      <w:r>
        <w:t xml:space="preserve"> </w:t>
      </w:r>
      <w:hyperlink r:id="rId1" w:history="1">
        <w:r w:rsidRPr="00ED3336">
          <w:rPr>
            <w:rStyle w:val="Hipervnculo"/>
          </w:rPr>
          <w:t>https://www.zotero.org/</w:t>
        </w:r>
      </w:hyperlink>
      <w:r>
        <w:t xml:space="preserve"> </w:t>
      </w:r>
    </w:p>
  </w:footnote>
  <w:footnote w:id="3">
    <w:p w14:paraId="27696F6A" w14:textId="34DF3A05" w:rsidR="00F0723F" w:rsidRPr="00F0723F" w:rsidRDefault="00F0723F">
      <w:pPr>
        <w:pStyle w:val="Textonotapie"/>
        <w:rPr>
          <w:lang w:val="es-ES"/>
        </w:rPr>
      </w:pPr>
      <w:r>
        <w:rPr>
          <w:rStyle w:val="Refdenotaalpie"/>
        </w:rPr>
        <w:footnoteRef/>
      </w:r>
      <w:r w:rsidRPr="00F0723F">
        <w:rPr>
          <w:lang w:val="es-ES"/>
        </w:rPr>
        <w:t xml:space="preserve"> </w:t>
      </w:r>
      <w:hyperlink r:id="rId2" w:history="1">
        <w:r w:rsidRPr="00ED3336">
          <w:rPr>
            <w:rStyle w:val="Hipervnculo"/>
            <w:lang w:val="es-ES"/>
          </w:rPr>
          <w:t>https://www.zotero.org/styles?q=American%20Psychological%20Association%207th%20edition</w:t>
        </w:r>
      </w:hyperlink>
      <w:r>
        <w:rPr>
          <w:lang w:val="es-ES"/>
        </w:rPr>
        <w:t xml:space="preserve"> </w:t>
      </w:r>
    </w:p>
  </w:footnote>
  <w:footnote w:id="4">
    <w:p w14:paraId="59409E2A" w14:textId="467DC5EE" w:rsidR="00D4440A" w:rsidRPr="00D4440A" w:rsidRDefault="00D4440A">
      <w:pPr>
        <w:pStyle w:val="Textonotapie"/>
        <w:rPr>
          <w:lang w:val="es-ES"/>
        </w:rPr>
      </w:pPr>
      <w:r>
        <w:rPr>
          <w:rStyle w:val="Refdenotaalpie"/>
        </w:rPr>
        <w:footnoteRef/>
      </w:r>
      <w:r>
        <w:t xml:space="preserve"> </w:t>
      </w:r>
      <w:hyperlink r:id="rId3" w:history="1">
        <w:r w:rsidRPr="00ED3336">
          <w:rPr>
            <w:rStyle w:val="Hipervnculo"/>
          </w:rPr>
          <w:t>https://apastyle.apa.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94DE0"/>
    <w:multiLevelType w:val="hybridMultilevel"/>
    <w:tmpl w:val="7CC05F80"/>
    <w:lvl w:ilvl="0" w:tplc="B5B0A0BC">
      <w:start w:val="1"/>
      <w:numFmt w:val="bullet"/>
      <w:lvlText w:val=""/>
      <w:lvlJc w:val="left"/>
      <w:pPr>
        <w:ind w:left="1440" w:hanging="360"/>
      </w:pPr>
      <w:rPr>
        <w:rFonts w:ascii="Symbol" w:hAnsi="Symbol" w:hint="default"/>
      </w:rPr>
    </w:lvl>
    <w:lvl w:ilvl="1" w:tplc="B5B0A0BC">
      <w:start w:val="1"/>
      <w:numFmt w:val="bullet"/>
      <w:lvlText w:val=""/>
      <w:lvlJc w:val="left"/>
      <w:pPr>
        <w:ind w:left="720" w:hanging="360"/>
      </w:pPr>
      <w:rPr>
        <w:rFonts w:ascii="Symbol" w:hAnsi="Symbol" w:hint="default"/>
      </w:rPr>
    </w:lvl>
    <w:lvl w:ilvl="2" w:tplc="0C0A0005">
      <w:start w:val="1"/>
      <w:numFmt w:val="bullet"/>
      <w:lvlText w:val=""/>
      <w:lvlJc w:val="left"/>
      <w:pPr>
        <w:ind w:left="1440" w:hanging="360"/>
      </w:pPr>
      <w:rPr>
        <w:rFonts w:ascii="Wingdings" w:hAnsi="Wingdings" w:hint="default"/>
      </w:rPr>
    </w:lvl>
    <w:lvl w:ilvl="3" w:tplc="0C0A0003">
      <w:start w:val="1"/>
      <w:numFmt w:val="bullet"/>
      <w:lvlText w:val="o"/>
      <w:lvlJc w:val="left"/>
      <w:pPr>
        <w:ind w:left="2160" w:hanging="360"/>
      </w:pPr>
      <w:rPr>
        <w:rFonts w:ascii="Courier New" w:hAnsi="Courier New" w:cs="Courier New" w:hint="default"/>
      </w:rPr>
    </w:lvl>
    <w:lvl w:ilvl="4" w:tplc="0C0A0003" w:tentative="1">
      <w:start w:val="1"/>
      <w:numFmt w:val="bullet"/>
      <w:lvlText w:val="o"/>
      <w:lvlJc w:val="left"/>
      <w:pPr>
        <w:ind w:left="2880" w:hanging="360"/>
      </w:pPr>
      <w:rPr>
        <w:rFonts w:ascii="Courier New" w:hAnsi="Courier New" w:cs="Courier New" w:hint="default"/>
      </w:rPr>
    </w:lvl>
    <w:lvl w:ilvl="5" w:tplc="0C0A0005" w:tentative="1">
      <w:start w:val="1"/>
      <w:numFmt w:val="bullet"/>
      <w:lvlText w:val=""/>
      <w:lvlJc w:val="left"/>
      <w:pPr>
        <w:ind w:left="3600" w:hanging="360"/>
      </w:pPr>
      <w:rPr>
        <w:rFonts w:ascii="Wingdings" w:hAnsi="Wingdings" w:hint="default"/>
      </w:rPr>
    </w:lvl>
    <w:lvl w:ilvl="6" w:tplc="0C0A0001" w:tentative="1">
      <w:start w:val="1"/>
      <w:numFmt w:val="bullet"/>
      <w:lvlText w:val=""/>
      <w:lvlJc w:val="left"/>
      <w:pPr>
        <w:ind w:left="4320" w:hanging="360"/>
      </w:pPr>
      <w:rPr>
        <w:rFonts w:ascii="Symbol" w:hAnsi="Symbol" w:hint="default"/>
      </w:rPr>
    </w:lvl>
    <w:lvl w:ilvl="7" w:tplc="0C0A0003" w:tentative="1">
      <w:start w:val="1"/>
      <w:numFmt w:val="bullet"/>
      <w:lvlText w:val="o"/>
      <w:lvlJc w:val="left"/>
      <w:pPr>
        <w:ind w:left="5040" w:hanging="360"/>
      </w:pPr>
      <w:rPr>
        <w:rFonts w:ascii="Courier New" w:hAnsi="Courier New" w:cs="Courier New" w:hint="default"/>
      </w:rPr>
    </w:lvl>
    <w:lvl w:ilvl="8" w:tplc="0C0A0005" w:tentative="1">
      <w:start w:val="1"/>
      <w:numFmt w:val="bullet"/>
      <w:lvlText w:val=""/>
      <w:lvlJc w:val="left"/>
      <w:pPr>
        <w:ind w:left="5760" w:hanging="360"/>
      </w:pPr>
      <w:rPr>
        <w:rFonts w:ascii="Wingdings" w:hAnsi="Wingdings" w:hint="default"/>
      </w:rPr>
    </w:lvl>
  </w:abstractNum>
  <w:abstractNum w:abstractNumId="1" w15:restartNumberingAfterBreak="0">
    <w:nsid w:val="01BF3AAE"/>
    <w:multiLevelType w:val="multilevel"/>
    <w:tmpl w:val="C2C0B4A0"/>
    <w:lvl w:ilvl="0">
      <w:start w:val="1"/>
      <w:numFmt w:val="bullet"/>
      <w:lvlText w:val=""/>
      <w:lvlJc w:val="left"/>
      <w:pPr>
        <w:ind w:left="360" w:hanging="360"/>
      </w:pPr>
      <w:rPr>
        <w:rFonts w:ascii="Wingdings" w:hAnsi="Wingdings" w:hint="default"/>
      </w:rPr>
    </w:lvl>
    <w:lvl w:ilvl="1">
      <w:start w:val="1"/>
      <w:numFmt w:val="bullet"/>
      <w:lvlText w:val="o"/>
      <w:lvlJc w:val="left"/>
      <w:pPr>
        <w:ind w:left="720" w:hanging="360"/>
      </w:pPr>
      <w:rPr>
        <w:rFonts w:ascii="Courier New" w:hAnsi="Courier New" w:cs="Courier New"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 w15:restartNumberingAfterBreak="0">
    <w:nsid w:val="02D12DC0"/>
    <w:multiLevelType w:val="hybridMultilevel"/>
    <w:tmpl w:val="9F1688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4BF5134"/>
    <w:multiLevelType w:val="hybridMultilevel"/>
    <w:tmpl w:val="16840CF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5245ADC"/>
    <w:multiLevelType w:val="hybridMultilevel"/>
    <w:tmpl w:val="E054B032"/>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06632D6B"/>
    <w:multiLevelType w:val="hybridMultilevel"/>
    <w:tmpl w:val="C62ACFE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07364AB3"/>
    <w:multiLevelType w:val="hybridMultilevel"/>
    <w:tmpl w:val="CEB22D6A"/>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7" w15:restartNumberingAfterBreak="0">
    <w:nsid w:val="09D96BB2"/>
    <w:multiLevelType w:val="hybridMultilevel"/>
    <w:tmpl w:val="A7A6F6E8"/>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09ED0411"/>
    <w:multiLevelType w:val="hybridMultilevel"/>
    <w:tmpl w:val="8078FBBA"/>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0AE06E52"/>
    <w:multiLevelType w:val="hybridMultilevel"/>
    <w:tmpl w:val="375C2FC0"/>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0" w15:restartNumberingAfterBreak="0">
    <w:nsid w:val="12660D57"/>
    <w:multiLevelType w:val="multilevel"/>
    <w:tmpl w:val="0A2452BC"/>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1" w15:restartNumberingAfterBreak="0">
    <w:nsid w:val="198417D6"/>
    <w:multiLevelType w:val="multilevel"/>
    <w:tmpl w:val="23B66E9E"/>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2" w15:restartNumberingAfterBreak="0">
    <w:nsid w:val="19F5792D"/>
    <w:multiLevelType w:val="multilevel"/>
    <w:tmpl w:val="0C0A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3" w15:restartNumberingAfterBreak="0">
    <w:nsid w:val="21310218"/>
    <w:multiLevelType w:val="hybridMultilevel"/>
    <w:tmpl w:val="F34AFC7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15905EB"/>
    <w:multiLevelType w:val="hybridMultilevel"/>
    <w:tmpl w:val="0C684F4E"/>
    <w:lvl w:ilvl="0" w:tplc="0C0A0003">
      <w:start w:val="1"/>
      <w:numFmt w:val="bullet"/>
      <w:lvlText w:val="o"/>
      <w:lvlJc w:val="left"/>
      <w:pPr>
        <w:ind w:left="1440" w:hanging="360"/>
      </w:pPr>
      <w:rPr>
        <w:rFonts w:ascii="Courier New" w:hAnsi="Courier New" w:cs="Courier New" w:hint="default"/>
      </w:rPr>
    </w:lvl>
    <w:lvl w:ilvl="1" w:tplc="B5B0A0BC">
      <w:start w:val="1"/>
      <w:numFmt w:val="bullet"/>
      <w:lvlText w:val=""/>
      <w:lvlJc w:val="left"/>
      <w:pPr>
        <w:ind w:left="720" w:hanging="360"/>
      </w:pPr>
      <w:rPr>
        <w:rFonts w:ascii="Symbol" w:hAnsi="Symbol" w:hint="default"/>
      </w:rPr>
    </w:lvl>
    <w:lvl w:ilvl="2" w:tplc="0C0A0005">
      <w:start w:val="1"/>
      <w:numFmt w:val="bullet"/>
      <w:lvlText w:val=""/>
      <w:lvlJc w:val="left"/>
      <w:pPr>
        <w:ind w:left="1440" w:hanging="360"/>
      </w:pPr>
      <w:rPr>
        <w:rFonts w:ascii="Wingdings" w:hAnsi="Wingdings" w:hint="default"/>
      </w:rPr>
    </w:lvl>
    <w:lvl w:ilvl="3" w:tplc="0C0A0001">
      <w:start w:val="1"/>
      <w:numFmt w:val="bullet"/>
      <w:lvlText w:val=""/>
      <w:lvlJc w:val="left"/>
      <w:pPr>
        <w:ind w:left="2160" w:hanging="360"/>
      </w:pPr>
      <w:rPr>
        <w:rFonts w:ascii="Symbol" w:hAnsi="Symbol" w:hint="default"/>
      </w:rPr>
    </w:lvl>
    <w:lvl w:ilvl="4" w:tplc="0C0A0003" w:tentative="1">
      <w:start w:val="1"/>
      <w:numFmt w:val="bullet"/>
      <w:lvlText w:val="o"/>
      <w:lvlJc w:val="left"/>
      <w:pPr>
        <w:ind w:left="2880" w:hanging="360"/>
      </w:pPr>
      <w:rPr>
        <w:rFonts w:ascii="Courier New" w:hAnsi="Courier New" w:cs="Courier New" w:hint="default"/>
      </w:rPr>
    </w:lvl>
    <w:lvl w:ilvl="5" w:tplc="0C0A0005" w:tentative="1">
      <w:start w:val="1"/>
      <w:numFmt w:val="bullet"/>
      <w:lvlText w:val=""/>
      <w:lvlJc w:val="left"/>
      <w:pPr>
        <w:ind w:left="3600" w:hanging="360"/>
      </w:pPr>
      <w:rPr>
        <w:rFonts w:ascii="Wingdings" w:hAnsi="Wingdings" w:hint="default"/>
      </w:rPr>
    </w:lvl>
    <w:lvl w:ilvl="6" w:tplc="0C0A0001" w:tentative="1">
      <w:start w:val="1"/>
      <w:numFmt w:val="bullet"/>
      <w:lvlText w:val=""/>
      <w:lvlJc w:val="left"/>
      <w:pPr>
        <w:ind w:left="4320" w:hanging="360"/>
      </w:pPr>
      <w:rPr>
        <w:rFonts w:ascii="Symbol" w:hAnsi="Symbol" w:hint="default"/>
      </w:rPr>
    </w:lvl>
    <w:lvl w:ilvl="7" w:tplc="0C0A0003" w:tentative="1">
      <w:start w:val="1"/>
      <w:numFmt w:val="bullet"/>
      <w:lvlText w:val="o"/>
      <w:lvlJc w:val="left"/>
      <w:pPr>
        <w:ind w:left="5040" w:hanging="360"/>
      </w:pPr>
      <w:rPr>
        <w:rFonts w:ascii="Courier New" w:hAnsi="Courier New" w:cs="Courier New" w:hint="default"/>
      </w:rPr>
    </w:lvl>
    <w:lvl w:ilvl="8" w:tplc="0C0A0005" w:tentative="1">
      <w:start w:val="1"/>
      <w:numFmt w:val="bullet"/>
      <w:lvlText w:val=""/>
      <w:lvlJc w:val="left"/>
      <w:pPr>
        <w:ind w:left="5760" w:hanging="360"/>
      </w:pPr>
      <w:rPr>
        <w:rFonts w:ascii="Wingdings" w:hAnsi="Wingdings" w:hint="default"/>
      </w:rPr>
    </w:lvl>
  </w:abstractNum>
  <w:abstractNum w:abstractNumId="15" w15:restartNumberingAfterBreak="0">
    <w:nsid w:val="23EC53FC"/>
    <w:multiLevelType w:val="hybridMultilevel"/>
    <w:tmpl w:val="707A61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25AB3D51"/>
    <w:multiLevelType w:val="multilevel"/>
    <w:tmpl w:val="3A60E890"/>
    <w:lvl w:ilvl="0">
      <w:start w:val="1"/>
      <w:numFmt w:val="bullet"/>
      <w:lvlText w:val=""/>
      <w:lvlJc w:val="left"/>
      <w:pPr>
        <w:ind w:left="360" w:hanging="360"/>
      </w:pPr>
      <w:rPr>
        <w:rFonts w:ascii="Symbol" w:hAnsi="Symbol" w:hint="default"/>
      </w:rPr>
    </w:lvl>
    <w:lvl w:ilvl="1">
      <w:start w:val="1"/>
      <w:numFmt w:val="bullet"/>
      <w:lvlText w:val="o"/>
      <w:lvlJc w:val="left"/>
      <w:pPr>
        <w:ind w:left="720" w:hanging="360"/>
      </w:pPr>
      <w:rPr>
        <w:rFonts w:ascii="Courier New" w:hAnsi="Courier New" w:cs="Courier New"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7" w15:restartNumberingAfterBreak="0">
    <w:nsid w:val="33EF0DC2"/>
    <w:multiLevelType w:val="hybridMultilevel"/>
    <w:tmpl w:val="1F78A180"/>
    <w:lvl w:ilvl="0" w:tplc="0C0A0005">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8" w15:restartNumberingAfterBreak="0">
    <w:nsid w:val="34364C96"/>
    <w:multiLevelType w:val="hybridMultilevel"/>
    <w:tmpl w:val="924E51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94C6A55"/>
    <w:multiLevelType w:val="hybridMultilevel"/>
    <w:tmpl w:val="0CCC31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3A31376A"/>
    <w:multiLevelType w:val="hybridMultilevel"/>
    <w:tmpl w:val="9FC02D92"/>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3F5B3B10"/>
    <w:multiLevelType w:val="hybridMultilevel"/>
    <w:tmpl w:val="A51CBD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48D43881"/>
    <w:multiLevelType w:val="hybridMultilevel"/>
    <w:tmpl w:val="E9ECAB76"/>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4B8B5C71"/>
    <w:multiLevelType w:val="hybridMultilevel"/>
    <w:tmpl w:val="2FC6381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4F327280"/>
    <w:multiLevelType w:val="hybridMultilevel"/>
    <w:tmpl w:val="15D4C9F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5101665E"/>
    <w:multiLevelType w:val="hybridMultilevel"/>
    <w:tmpl w:val="F2D0A8A6"/>
    <w:lvl w:ilvl="0" w:tplc="0C0A0001">
      <w:start w:val="1"/>
      <w:numFmt w:val="bullet"/>
      <w:lvlText w:val=""/>
      <w:lvlJc w:val="left"/>
      <w:pPr>
        <w:ind w:left="720" w:hanging="360"/>
      </w:pPr>
      <w:rPr>
        <w:rFonts w:ascii="Symbol" w:hAnsi="Symbol"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548379B5"/>
    <w:multiLevelType w:val="hybridMultilevel"/>
    <w:tmpl w:val="C3A65A7A"/>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AD61FE4"/>
    <w:multiLevelType w:val="hybridMultilevel"/>
    <w:tmpl w:val="2F08C822"/>
    <w:lvl w:ilvl="0" w:tplc="E0FA90EC">
      <w:start w:val="1"/>
      <w:numFmt w:val="decimal"/>
      <w:lvlText w:val="%1."/>
      <w:lvlJc w:val="righ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BA22DB7"/>
    <w:multiLevelType w:val="multilevel"/>
    <w:tmpl w:val="01DC9D0E"/>
    <w:lvl w:ilvl="0">
      <w:start w:val="1"/>
      <w:numFmt w:val="bullet"/>
      <w:lvlText w:val=""/>
      <w:lvlJc w:val="left"/>
      <w:pPr>
        <w:ind w:left="360" w:hanging="360"/>
      </w:pPr>
      <w:rPr>
        <w:rFonts w:ascii="Wingdings" w:hAnsi="Wingdings" w:hint="default"/>
      </w:rPr>
    </w:lvl>
    <w:lvl w:ilvl="1">
      <w:start w:val="1"/>
      <w:numFmt w:val="bullet"/>
      <w:lvlText w:val="o"/>
      <w:lvlJc w:val="left"/>
      <w:pPr>
        <w:ind w:left="720" w:hanging="360"/>
      </w:pPr>
      <w:rPr>
        <w:rFonts w:ascii="Courier New" w:hAnsi="Courier New" w:cs="Courier New"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9" w15:restartNumberingAfterBreak="0">
    <w:nsid w:val="5C9753C0"/>
    <w:multiLevelType w:val="hybridMultilevel"/>
    <w:tmpl w:val="7414821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15:restartNumberingAfterBreak="0">
    <w:nsid w:val="60F438E3"/>
    <w:multiLevelType w:val="hybridMultilevel"/>
    <w:tmpl w:val="952C4B20"/>
    <w:lvl w:ilvl="0" w:tplc="C0C85DD8">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15:restartNumberingAfterBreak="0">
    <w:nsid w:val="65221AEB"/>
    <w:multiLevelType w:val="multilevel"/>
    <w:tmpl w:val="876CD53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9B91D50"/>
    <w:multiLevelType w:val="hybridMultilevel"/>
    <w:tmpl w:val="57AE065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6BE57431"/>
    <w:multiLevelType w:val="hybridMultilevel"/>
    <w:tmpl w:val="E8CC839C"/>
    <w:lvl w:ilvl="0" w:tplc="3AC0377C">
      <w:start w:val="1"/>
      <w:numFmt w:val="upperLetter"/>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34" w15:restartNumberingAfterBreak="0">
    <w:nsid w:val="71D254F8"/>
    <w:multiLevelType w:val="hybridMultilevel"/>
    <w:tmpl w:val="039006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3292DB2"/>
    <w:multiLevelType w:val="multilevel"/>
    <w:tmpl w:val="019AACF2"/>
    <w:name w:val="WW8Num102222"/>
    <w:styleLink w:val="StyleNumbered"/>
    <w:lvl w:ilvl="0">
      <w:start w:val="1"/>
      <w:numFmt w:val="decimal"/>
      <w:pStyle w:val="numberbullet"/>
      <w:lvlText w:val="%1."/>
      <w:lvlJc w:val="left"/>
      <w:pPr>
        <w:tabs>
          <w:tab w:val="num" w:pos="720"/>
        </w:tabs>
        <w:ind w:left="720" w:hanging="380"/>
      </w:pPr>
      <w:rPr>
        <w:rFonts w:hint="default"/>
        <w:sz w:val="24"/>
      </w:rPr>
    </w:lvl>
    <w:lvl w:ilvl="1">
      <w:start w:val="1"/>
      <w:numFmt w:val="lowerRoman"/>
      <w:pStyle w:val="Latinnumbering"/>
      <w:lvlText w:val="%2."/>
      <w:lvlJc w:val="left"/>
      <w:pPr>
        <w:tabs>
          <w:tab w:val="num" w:pos="1230"/>
        </w:tabs>
        <w:ind w:left="1230" w:hanging="379"/>
      </w:pPr>
      <w:rPr>
        <w:rFonts w:hint="default"/>
      </w:rPr>
    </w:lvl>
    <w:lvl w:ilvl="2">
      <w:start w:val="1"/>
      <w:numFmt w:val="lowerLetter"/>
      <w:pStyle w:val="Alphabetnumbering"/>
      <w:lvlText w:val="%3."/>
      <w:lvlJc w:val="right"/>
      <w:pPr>
        <w:tabs>
          <w:tab w:val="num" w:pos="1797"/>
        </w:tabs>
        <w:ind w:left="1797" w:hanging="379"/>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36" w15:restartNumberingAfterBreak="0">
    <w:nsid w:val="78D711F2"/>
    <w:multiLevelType w:val="hybridMultilevel"/>
    <w:tmpl w:val="B178D124"/>
    <w:lvl w:ilvl="0" w:tplc="E0FA90EC">
      <w:start w:val="1"/>
      <w:numFmt w:val="decimal"/>
      <w:lvlText w:val="%1."/>
      <w:lvlJc w:val="righ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9B972F7"/>
    <w:multiLevelType w:val="hybridMultilevel"/>
    <w:tmpl w:val="91B6781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7A6674B4"/>
    <w:multiLevelType w:val="multilevel"/>
    <w:tmpl w:val="019AACF2"/>
    <w:numStyleLink w:val="StyleNumbered"/>
  </w:abstractNum>
  <w:abstractNum w:abstractNumId="39" w15:restartNumberingAfterBreak="0">
    <w:nsid w:val="7A8A563D"/>
    <w:multiLevelType w:val="hybridMultilevel"/>
    <w:tmpl w:val="43207F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15:restartNumberingAfterBreak="0">
    <w:nsid w:val="7AF0112E"/>
    <w:multiLevelType w:val="hybridMultilevel"/>
    <w:tmpl w:val="9B9ACC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5"/>
  </w:num>
  <w:num w:numId="2">
    <w:abstractNumId w:val="38"/>
  </w:num>
  <w:num w:numId="3">
    <w:abstractNumId w:val="19"/>
  </w:num>
  <w:num w:numId="4">
    <w:abstractNumId w:val="32"/>
  </w:num>
  <w:num w:numId="5">
    <w:abstractNumId w:val="37"/>
  </w:num>
  <w:num w:numId="6">
    <w:abstractNumId w:val="5"/>
  </w:num>
  <w:num w:numId="7">
    <w:abstractNumId w:val="24"/>
  </w:num>
  <w:num w:numId="8">
    <w:abstractNumId w:val="23"/>
  </w:num>
  <w:num w:numId="9">
    <w:abstractNumId w:val="14"/>
  </w:num>
  <w:num w:numId="10">
    <w:abstractNumId w:val="0"/>
  </w:num>
  <w:num w:numId="11">
    <w:abstractNumId w:val="15"/>
  </w:num>
  <w:num w:numId="12">
    <w:abstractNumId w:val="29"/>
  </w:num>
  <w:num w:numId="13">
    <w:abstractNumId w:val="25"/>
  </w:num>
  <w:num w:numId="14">
    <w:abstractNumId w:val="6"/>
  </w:num>
  <w:num w:numId="15">
    <w:abstractNumId w:val="33"/>
  </w:num>
  <w:num w:numId="16">
    <w:abstractNumId w:val="22"/>
  </w:num>
  <w:num w:numId="17">
    <w:abstractNumId w:val="17"/>
  </w:num>
  <w:num w:numId="18">
    <w:abstractNumId w:val="8"/>
  </w:num>
  <w:num w:numId="19">
    <w:abstractNumId w:val="4"/>
  </w:num>
  <w:num w:numId="20">
    <w:abstractNumId w:val="26"/>
  </w:num>
  <w:num w:numId="21">
    <w:abstractNumId w:val="20"/>
  </w:num>
  <w:num w:numId="22">
    <w:abstractNumId w:val="18"/>
  </w:num>
  <w:num w:numId="23">
    <w:abstractNumId w:val="13"/>
  </w:num>
  <w:num w:numId="24">
    <w:abstractNumId w:val="30"/>
  </w:num>
  <w:num w:numId="25">
    <w:abstractNumId w:val="3"/>
  </w:num>
  <w:num w:numId="26">
    <w:abstractNumId w:val="40"/>
  </w:num>
  <w:num w:numId="27">
    <w:abstractNumId w:val="39"/>
  </w:num>
  <w:num w:numId="28">
    <w:abstractNumId w:val="21"/>
  </w:num>
  <w:num w:numId="29">
    <w:abstractNumId w:val="9"/>
  </w:num>
  <w:num w:numId="30">
    <w:abstractNumId w:val="2"/>
  </w:num>
  <w:num w:numId="31">
    <w:abstractNumId w:val="27"/>
  </w:num>
  <w:num w:numId="32">
    <w:abstractNumId w:val="36"/>
  </w:num>
  <w:num w:numId="33">
    <w:abstractNumId w:val="34"/>
  </w:num>
  <w:num w:numId="34">
    <w:abstractNumId w:val="7"/>
  </w:num>
  <w:num w:numId="35">
    <w:abstractNumId w:val="31"/>
  </w:num>
  <w:num w:numId="36">
    <w:abstractNumId w:val="12"/>
  </w:num>
  <w:num w:numId="37">
    <w:abstractNumId w:val="11"/>
  </w:num>
  <w:num w:numId="38">
    <w:abstractNumId w:val="28"/>
  </w:num>
  <w:num w:numId="39">
    <w:abstractNumId w:val="1"/>
  </w:num>
  <w:num w:numId="40">
    <w:abstractNumId w:val="10"/>
  </w:num>
  <w:num w:numId="41">
    <w:abstractNumId w:val="1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ES" w:vendorID="64" w:dllVersion="6" w:nlCheck="1" w:checkStyle="0"/>
  <w:activeWritingStyle w:appName="MSWord" w:lang="en-US" w:vendorID="64" w:dllVersion="131078" w:nlCheck="1" w:checkStyle="1"/>
  <w:activeWritingStyle w:appName="MSWord" w:lang="es-ES" w:vendorID="64" w:dllVersion="131078" w:nlCheck="1" w:checkStyle="0"/>
  <w:proofState w:spelling="clean" w:grammar="clean"/>
  <w:defaultTabStop w:val="720"/>
  <w:hyphenationZone w:val="425"/>
  <w:characterSpacingControl w:val="doNotCompres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5C69"/>
    <w:rsid w:val="00000BDC"/>
    <w:rsid w:val="000031E5"/>
    <w:rsid w:val="00005909"/>
    <w:rsid w:val="00006D28"/>
    <w:rsid w:val="000131E7"/>
    <w:rsid w:val="0001555D"/>
    <w:rsid w:val="00015CD2"/>
    <w:rsid w:val="00016799"/>
    <w:rsid w:val="00021A19"/>
    <w:rsid w:val="0002265D"/>
    <w:rsid w:val="000240D3"/>
    <w:rsid w:val="00024705"/>
    <w:rsid w:val="0002750D"/>
    <w:rsid w:val="00030CD3"/>
    <w:rsid w:val="000324F5"/>
    <w:rsid w:val="00032A52"/>
    <w:rsid w:val="00032BEF"/>
    <w:rsid w:val="00041AB7"/>
    <w:rsid w:val="000424B5"/>
    <w:rsid w:val="00043279"/>
    <w:rsid w:val="000477F4"/>
    <w:rsid w:val="00047968"/>
    <w:rsid w:val="00050574"/>
    <w:rsid w:val="000554CE"/>
    <w:rsid w:val="00055A99"/>
    <w:rsid w:val="00061A22"/>
    <w:rsid w:val="000717F9"/>
    <w:rsid w:val="0007493F"/>
    <w:rsid w:val="00077552"/>
    <w:rsid w:val="00080EBD"/>
    <w:rsid w:val="000816DA"/>
    <w:rsid w:val="00083611"/>
    <w:rsid w:val="00084072"/>
    <w:rsid w:val="00084775"/>
    <w:rsid w:val="00085846"/>
    <w:rsid w:val="0009500B"/>
    <w:rsid w:val="000951AA"/>
    <w:rsid w:val="000951BA"/>
    <w:rsid w:val="000A02DB"/>
    <w:rsid w:val="000A06FD"/>
    <w:rsid w:val="000A1982"/>
    <w:rsid w:val="000A1E6E"/>
    <w:rsid w:val="000A285F"/>
    <w:rsid w:val="000A4AE0"/>
    <w:rsid w:val="000A54CD"/>
    <w:rsid w:val="000A61E2"/>
    <w:rsid w:val="000A668E"/>
    <w:rsid w:val="000A6B5B"/>
    <w:rsid w:val="000A7E20"/>
    <w:rsid w:val="000B06C1"/>
    <w:rsid w:val="000B09A0"/>
    <w:rsid w:val="000B2272"/>
    <w:rsid w:val="000B35F3"/>
    <w:rsid w:val="000B3C29"/>
    <w:rsid w:val="000B4328"/>
    <w:rsid w:val="000B588B"/>
    <w:rsid w:val="000C297A"/>
    <w:rsid w:val="000C49F9"/>
    <w:rsid w:val="000C6351"/>
    <w:rsid w:val="000C72BC"/>
    <w:rsid w:val="000C72C5"/>
    <w:rsid w:val="000D0714"/>
    <w:rsid w:val="000E0921"/>
    <w:rsid w:val="000E14C2"/>
    <w:rsid w:val="000E674F"/>
    <w:rsid w:val="000E6789"/>
    <w:rsid w:val="000E77D8"/>
    <w:rsid w:val="000F0B75"/>
    <w:rsid w:val="000F2E87"/>
    <w:rsid w:val="000F40A8"/>
    <w:rsid w:val="00101464"/>
    <w:rsid w:val="00110BC4"/>
    <w:rsid w:val="00115ED9"/>
    <w:rsid w:val="00116ED1"/>
    <w:rsid w:val="00131920"/>
    <w:rsid w:val="00132688"/>
    <w:rsid w:val="00132D35"/>
    <w:rsid w:val="00135A98"/>
    <w:rsid w:val="00137205"/>
    <w:rsid w:val="0013737C"/>
    <w:rsid w:val="00140210"/>
    <w:rsid w:val="00140DCA"/>
    <w:rsid w:val="00141976"/>
    <w:rsid w:val="001435BE"/>
    <w:rsid w:val="00144FC3"/>
    <w:rsid w:val="00145BEA"/>
    <w:rsid w:val="00152B2C"/>
    <w:rsid w:val="00153C57"/>
    <w:rsid w:val="001554E4"/>
    <w:rsid w:val="00157687"/>
    <w:rsid w:val="00167103"/>
    <w:rsid w:val="00171834"/>
    <w:rsid w:val="00171CFC"/>
    <w:rsid w:val="00172961"/>
    <w:rsid w:val="0017695B"/>
    <w:rsid w:val="00176D0D"/>
    <w:rsid w:val="0018079A"/>
    <w:rsid w:val="00180BC1"/>
    <w:rsid w:val="00190055"/>
    <w:rsid w:val="00191D12"/>
    <w:rsid w:val="0019325C"/>
    <w:rsid w:val="00193D07"/>
    <w:rsid w:val="001963B4"/>
    <w:rsid w:val="001A2688"/>
    <w:rsid w:val="001A2E71"/>
    <w:rsid w:val="001A41F6"/>
    <w:rsid w:val="001A79CC"/>
    <w:rsid w:val="001C1D11"/>
    <w:rsid w:val="001C4909"/>
    <w:rsid w:val="001E2846"/>
    <w:rsid w:val="001E3413"/>
    <w:rsid w:val="001E637F"/>
    <w:rsid w:val="001E687C"/>
    <w:rsid w:val="001E71AE"/>
    <w:rsid w:val="001F2547"/>
    <w:rsid w:val="001F2E49"/>
    <w:rsid w:val="001F6B7C"/>
    <w:rsid w:val="00200695"/>
    <w:rsid w:val="00201A5C"/>
    <w:rsid w:val="00204326"/>
    <w:rsid w:val="0020481B"/>
    <w:rsid w:val="00207464"/>
    <w:rsid w:val="00207D2E"/>
    <w:rsid w:val="00213207"/>
    <w:rsid w:val="00213B0A"/>
    <w:rsid w:val="002170ED"/>
    <w:rsid w:val="00217C98"/>
    <w:rsid w:val="00217EF2"/>
    <w:rsid w:val="00221862"/>
    <w:rsid w:val="00221A23"/>
    <w:rsid w:val="00222057"/>
    <w:rsid w:val="00224E19"/>
    <w:rsid w:val="002262F1"/>
    <w:rsid w:val="00234834"/>
    <w:rsid w:val="00234C49"/>
    <w:rsid w:val="0024108B"/>
    <w:rsid w:val="00242F62"/>
    <w:rsid w:val="00243065"/>
    <w:rsid w:val="00245BBA"/>
    <w:rsid w:val="002460E8"/>
    <w:rsid w:val="00246EB0"/>
    <w:rsid w:val="00251BB5"/>
    <w:rsid w:val="00251E81"/>
    <w:rsid w:val="00252124"/>
    <w:rsid w:val="00252F4D"/>
    <w:rsid w:val="00257090"/>
    <w:rsid w:val="0026031A"/>
    <w:rsid w:val="002643F6"/>
    <w:rsid w:val="002665FB"/>
    <w:rsid w:val="00270C1F"/>
    <w:rsid w:val="0027338F"/>
    <w:rsid w:val="00275B00"/>
    <w:rsid w:val="00275D7A"/>
    <w:rsid w:val="002772F4"/>
    <w:rsid w:val="00283941"/>
    <w:rsid w:val="002850BF"/>
    <w:rsid w:val="00285203"/>
    <w:rsid w:val="002862B3"/>
    <w:rsid w:val="002925FA"/>
    <w:rsid w:val="00292F1B"/>
    <w:rsid w:val="00294876"/>
    <w:rsid w:val="00295FEA"/>
    <w:rsid w:val="002A48AA"/>
    <w:rsid w:val="002B05B5"/>
    <w:rsid w:val="002B123C"/>
    <w:rsid w:val="002B1BC5"/>
    <w:rsid w:val="002B1D99"/>
    <w:rsid w:val="002B43E9"/>
    <w:rsid w:val="002B4537"/>
    <w:rsid w:val="002B6E8E"/>
    <w:rsid w:val="002C11D2"/>
    <w:rsid w:val="002C629C"/>
    <w:rsid w:val="002C6653"/>
    <w:rsid w:val="002D122F"/>
    <w:rsid w:val="002D2C3A"/>
    <w:rsid w:val="002D3086"/>
    <w:rsid w:val="002D3BBC"/>
    <w:rsid w:val="002D57AB"/>
    <w:rsid w:val="002E0F9E"/>
    <w:rsid w:val="002E3000"/>
    <w:rsid w:val="002E45A7"/>
    <w:rsid w:val="002E5EAE"/>
    <w:rsid w:val="002E6313"/>
    <w:rsid w:val="002F2C85"/>
    <w:rsid w:val="00300388"/>
    <w:rsid w:val="00300FDA"/>
    <w:rsid w:val="00301CD4"/>
    <w:rsid w:val="003028B5"/>
    <w:rsid w:val="003039F6"/>
    <w:rsid w:val="00305979"/>
    <w:rsid w:val="00305A39"/>
    <w:rsid w:val="00306161"/>
    <w:rsid w:val="0030743F"/>
    <w:rsid w:val="003074A4"/>
    <w:rsid w:val="00311F8C"/>
    <w:rsid w:val="003166AD"/>
    <w:rsid w:val="00317408"/>
    <w:rsid w:val="003252C0"/>
    <w:rsid w:val="0032705B"/>
    <w:rsid w:val="003271B4"/>
    <w:rsid w:val="0032765C"/>
    <w:rsid w:val="003276C8"/>
    <w:rsid w:val="00330C11"/>
    <w:rsid w:val="003324A5"/>
    <w:rsid w:val="003324F2"/>
    <w:rsid w:val="003337A0"/>
    <w:rsid w:val="0034493D"/>
    <w:rsid w:val="00347CBD"/>
    <w:rsid w:val="00351C42"/>
    <w:rsid w:val="00360960"/>
    <w:rsid w:val="00361FA1"/>
    <w:rsid w:val="00363D1E"/>
    <w:rsid w:val="0036421C"/>
    <w:rsid w:val="0036685D"/>
    <w:rsid w:val="00372104"/>
    <w:rsid w:val="00372835"/>
    <w:rsid w:val="0037518B"/>
    <w:rsid w:val="00375FDD"/>
    <w:rsid w:val="00376290"/>
    <w:rsid w:val="00376436"/>
    <w:rsid w:val="00376C2C"/>
    <w:rsid w:val="00382D7A"/>
    <w:rsid w:val="003844C6"/>
    <w:rsid w:val="00386A35"/>
    <w:rsid w:val="00386BA3"/>
    <w:rsid w:val="00387D1B"/>
    <w:rsid w:val="0039400C"/>
    <w:rsid w:val="0039526E"/>
    <w:rsid w:val="00397CA9"/>
    <w:rsid w:val="003A3125"/>
    <w:rsid w:val="003A3352"/>
    <w:rsid w:val="003A5438"/>
    <w:rsid w:val="003A5E7F"/>
    <w:rsid w:val="003B31C8"/>
    <w:rsid w:val="003B48FC"/>
    <w:rsid w:val="003B7BED"/>
    <w:rsid w:val="003C3E8B"/>
    <w:rsid w:val="003C601B"/>
    <w:rsid w:val="003C7044"/>
    <w:rsid w:val="003D17AE"/>
    <w:rsid w:val="003D7685"/>
    <w:rsid w:val="003D7F8E"/>
    <w:rsid w:val="003E0DBE"/>
    <w:rsid w:val="003E53B5"/>
    <w:rsid w:val="003E5F9E"/>
    <w:rsid w:val="003F1133"/>
    <w:rsid w:val="003F1429"/>
    <w:rsid w:val="003F33EE"/>
    <w:rsid w:val="00400696"/>
    <w:rsid w:val="004014C0"/>
    <w:rsid w:val="00402D0E"/>
    <w:rsid w:val="004062B4"/>
    <w:rsid w:val="00410F30"/>
    <w:rsid w:val="00413358"/>
    <w:rsid w:val="004149E7"/>
    <w:rsid w:val="00415D03"/>
    <w:rsid w:val="0041722C"/>
    <w:rsid w:val="00420652"/>
    <w:rsid w:val="00422BA2"/>
    <w:rsid w:val="00422E41"/>
    <w:rsid w:val="004324EE"/>
    <w:rsid w:val="004338CB"/>
    <w:rsid w:val="00433E37"/>
    <w:rsid w:val="00437B3C"/>
    <w:rsid w:val="004414C0"/>
    <w:rsid w:val="00443112"/>
    <w:rsid w:val="00443B06"/>
    <w:rsid w:val="00444C6F"/>
    <w:rsid w:val="0044569F"/>
    <w:rsid w:val="004505B3"/>
    <w:rsid w:val="004517BA"/>
    <w:rsid w:val="004533FC"/>
    <w:rsid w:val="00453435"/>
    <w:rsid w:val="00453A70"/>
    <w:rsid w:val="00455F2C"/>
    <w:rsid w:val="0047513A"/>
    <w:rsid w:val="00475858"/>
    <w:rsid w:val="00476AD6"/>
    <w:rsid w:val="00480E85"/>
    <w:rsid w:val="00485035"/>
    <w:rsid w:val="00486282"/>
    <w:rsid w:val="004914AE"/>
    <w:rsid w:val="0049318B"/>
    <w:rsid w:val="00493AD0"/>
    <w:rsid w:val="00495EC1"/>
    <w:rsid w:val="00497768"/>
    <w:rsid w:val="004977E0"/>
    <w:rsid w:val="004A4147"/>
    <w:rsid w:val="004A42AA"/>
    <w:rsid w:val="004A6E76"/>
    <w:rsid w:val="004B3587"/>
    <w:rsid w:val="004C0695"/>
    <w:rsid w:val="004C06FF"/>
    <w:rsid w:val="004C1011"/>
    <w:rsid w:val="004C5E16"/>
    <w:rsid w:val="004D0321"/>
    <w:rsid w:val="004D27F0"/>
    <w:rsid w:val="004D4C77"/>
    <w:rsid w:val="004D66F0"/>
    <w:rsid w:val="004E10BC"/>
    <w:rsid w:val="004E2B48"/>
    <w:rsid w:val="004E4031"/>
    <w:rsid w:val="004F2992"/>
    <w:rsid w:val="004F4881"/>
    <w:rsid w:val="004F7614"/>
    <w:rsid w:val="00501D3C"/>
    <w:rsid w:val="00503BEC"/>
    <w:rsid w:val="005043DA"/>
    <w:rsid w:val="0050489F"/>
    <w:rsid w:val="00507733"/>
    <w:rsid w:val="005115A2"/>
    <w:rsid w:val="00520AC7"/>
    <w:rsid w:val="00524FB8"/>
    <w:rsid w:val="00530AE8"/>
    <w:rsid w:val="00531BC9"/>
    <w:rsid w:val="00531E01"/>
    <w:rsid w:val="005370C6"/>
    <w:rsid w:val="00540F39"/>
    <w:rsid w:val="00541314"/>
    <w:rsid w:val="0054185E"/>
    <w:rsid w:val="00557B5E"/>
    <w:rsid w:val="0056143C"/>
    <w:rsid w:val="00561591"/>
    <w:rsid w:val="00563256"/>
    <w:rsid w:val="00565C06"/>
    <w:rsid w:val="00574555"/>
    <w:rsid w:val="0057617D"/>
    <w:rsid w:val="00581284"/>
    <w:rsid w:val="00582104"/>
    <w:rsid w:val="00582238"/>
    <w:rsid w:val="005825B9"/>
    <w:rsid w:val="00585525"/>
    <w:rsid w:val="00592E32"/>
    <w:rsid w:val="00593236"/>
    <w:rsid w:val="00595913"/>
    <w:rsid w:val="005A11EE"/>
    <w:rsid w:val="005A16AF"/>
    <w:rsid w:val="005A1E73"/>
    <w:rsid w:val="005A3F87"/>
    <w:rsid w:val="005A644E"/>
    <w:rsid w:val="005A71F8"/>
    <w:rsid w:val="005B21F3"/>
    <w:rsid w:val="005B399A"/>
    <w:rsid w:val="005C37C1"/>
    <w:rsid w:val="005C3A51"/>
    <w:rsid w:val="005C643C"/>
    <w:rsid w:val="005D1D99"/>
    <w:rsid w:val="005D4A01"/>
    <w:rsid w:val="005D580D"/>
    <w:rsid w:val="005D7AEB"/>
    <w:rsid w:val="005D7D54"/>
    <w:rsid w:val="005E15B4"/>
    <w:rsid w:val="005E18AA"/>
    <w:rsid w:val="005E43DB"/>
    <w:rsid w:val="005F6195"/>
    <w:rsid w:val="005F689A"/>
    <w:rsid w:val="0060252F"/>
    <w:rsid w:val="00605622"/>
    <w:rsid w:val="00605977"/>
    <w:rsid w:val="00606775"/>
    <w:rsid w:val="00612579"/>
    <w:rsid w:val="0062060B"/>
    <w:rsid w:val="0062171B"/>
    <w:rsid w:val="00622E37"/>
    <w:rsid w:val="00634067"/>
    <w:rsid w:val="00637A1F"/>
    <w:rsid w:val="00640393"/>
    <w:rsid w:val="006431C1"/>
    <w:rsid w:val="006454FE"/>
    <w:rsid w:val="00646876"/>
    <w:rsid w:val="00647D1C"/>
    <w:rsid w:val="0065116D"/>
    <w:rsid w:val="0065458E"/>
    <w:rsid w:val="0065569F"/>
    <w:rsid w:val="006574C2"/>
    <w:rsid w:val="00660451"/>
    <w:rsid w:val="00660DDA"/>
    <w:rsid w:val="006633AF"/>
    <w:rsid w:val="006645D3"/>
    <w:rsid w:val="0067165E"/>
    <w:rsid w:val="006777CD"/>
    <w:rsid w:val="0068620E"/>
    <w:rsid w:val="00687ECA"/>
    <w:rsid w:val="00690518"/>
    <w:rsid w:val="0069058F"/>
    <w:rsid w:val="0069213E"/>
    <w:rsid w:val="006A04DC"/>
    <w:rsid w:val="006A5F32"/>
    <w:rsid w:val="006A71A5"/>
    <w:rsid w:val="006B09A4"/>
    <w:rsid w:val="006B39C6"/>
    <w:rsid w:val="006B4134"/>
    <w:rsid w:val="006B68DF"/>
    <w:rsid w:val="006C02CE"/>
    <w:rsid w:val="006C0842"/>
    <w:rsid w:val="006C2AFF"/>
    <w:rsid w:val="006C492A"/>
    <w:rsid w:val="006D09EE"/>
    <w:rsid w:val="006D0B0C"/>
    <w:rsid w:val="006D671B"/>
    <w:rsid w:val="006D7BA7"/>
    <w:rsid w:val="006E1026"/>
    <w:rsid w:val="006E48DD"/>
    <w:rsid w:val="006E7128"/>
    <w:rsid w:val="006E79B5"/>
    <w:rsid w:val="006F0D9F"/>
    <w:rsid w:val="006F1111"/>
    <w:rsid w:val="006F3236"/>
    <w:rsid w:val="006F3418"/>
    <w:rsid w:val="00703192"/>
    <w:rsid w:val="00704014"/>
    <w:rsid w:val="007047CB"/>
    <w:rsid w:val="00706781"/>
    <w:rsid w:val="00706AAA"/>
    <w:rsid w:val="00710A7A"/>
    <w:rsid w:val="00711277"/>
    <w:rsid w:val="00715AF7"/>
    <w:rsid w:val="00715BE3"/>
    <w:rsid w:val="0072032E"/>
    <w:rsid w:val="00721931"/>
    <w:rsid w:val="00723152"/>
    <w:rsid w:val="0072551A"/>
    <w:rsid w:val="007267EC"/>
    <w:rsid w:val="00726E09"/>
    <w:rsid w:val="00730618"/>
    <w:rsid w:val="00732378"/>
    <w:rsid w:val="007331B9"/>
    <w:rsid w:val="007341A1"/>
    <w:rsid w:val="00736A68"/>
    <w:rsid w:val="00737324"/>
    <w:rsid w:val="00737EB4"/>
    <w:rsid w:val="0075647E"/>
    <w:rsid w:val="00756D3A"/>
    <w:rsid w:val="00761607"/>
    <w:rsid w:val="007626F2"/>
    <w:rsid w:val="007669C2"/>
    <w:rsid w:val="00770E80"/>
    <w:rsid w:val="007718E4"/>
    <w:rsid w:val="0077345C"/>
    <w:rsid w:val="00780506"/>
    <w:rsid w:val="00780D4C"/>
    <w:rsid w:val="0078356C"/>
    <w:rsid w:val="00783785"/>
    <w:rsid w:val="00783935"/>
    <w:rsid w:val="007863D9"/>
    <w:rsid w:val="00786DFE"/>
    <w:rsid w:val="007871C9"/>
    <w:rsid w:val="007935A0"/>
    <w:rsid w:val="00793ABE"/>
    <w:rsid w:val="007945A9"/>
    <w:rsid w:val="007960CA"/>
    <w:rsid w:val="007A1D5F"/>
    <w:rsid w:val="007A220C"/>
    <w:rsid w:val="007B24C2"/>
    <w:rsid w:val="007B3191"/>
    <w:rsid w:val="007B4647"/>
    <w:rsid w:val="007B56C9"/>
    <w:rsid w:val="007C183C"/>
    <w:rsid w:val="007C684C"/>
    <w:rsid w:val="007C6EE2"/>
    <w:rsid w:val="007C775F"/>
    <w:rsid w:val="007C7EC5"/>
    <w:rsid w:val="007D0D1B"/>
    <w:rsid w:val="007D4E39"/>
    <w:rsid w:val="007D52C4"/>
    <w:rsid w:val="007E1269"/>
    <w:rsid w:val="007E17B8"/>
    <w:rsid w:val="007E1A36"/>
    <w:rsid w:val="007E1B76"/>
    <w:rsid w:val="007E4C9E"/>
    <w:rsid w:val="007E5091"/>
    <w:rsid w:val="007E74E9"/>
    <w:rsid w:val="007E7F15"/>
    <w:rsid w:val="007F78C0"/>
    <w:rsid w:val="008006FB"/>
    <w:rsid w:val="00800804"/>
    <w:rsid w:val="00803D15"/>
    <w:rsid w:val="00804FB6"/>
    <w:rsid w:val="0080645D"/>
    <w:rsid w:val="00810129"/>
    <w:rsid w:val="00811615"/>
    <w:rsid w:val="00816B87"/>
    <w:rsid w:val="008173BD"/>
    <w:rsid w:val="008206AC"/>
    <w:rsid w:val="008252EA"/>
    <w:rsid w:val="00833811"/>
    <w:rsid w:val="00833D6B"/>
    <w:rsid w:val="00834196"/>
    <w:rsid w:val="008369DB"/>
    <w:rsid w:val="0083744B"/>
    <w:rsid w:val="00840F84"/>
    <w:rsid w:val="00841571"/>
    <w:rsid w:val="00842E3B"/>
    <w:rsid w:val="00843459"/>
    <w:rsid w:val="008550FA"/>
    <w:rsid w:val="00861CBC"/>
    <w:rsid w:val="00862BE9"/>
    <w:rsid w:val="0086407E"/>
    <w:rsid w:val="00864285"/>
    <w:rsid w:val="00870B6A"/>
    <w:rsid w:val="008748CA"/>
    <w:rsid w:val="008765B3"/>
    <w:rsid w:val="00876E10"/>
    <w:rsid w:val="0088020D"/>
    <w:rsid w:val="00881A5F"/>
    <w:rsid w:val="008841C5"/>
    <w:rsid w:val="008846BB"/>
    <w:rsid w:val="00885BF4"/>
    <w:rsid w:val="00891AC2"/>
    <w:rsid w:val="008A0584"/>
    <w:rsid w:val="008A3BB3"/>
    <w:rsid w:val="008A50D6"/>
    <w:rsid w:val="008A59FB"/>
    <w:rsid w:val="008A5C95"/>
    <w:rsid w:val="008B0003"/>
    <w:rsid w:val="008B1FCD"/>
    <w:rsid w:val="008B2826"/>
    <w:rsid w:val="008B444B"/>
    <w:rsid w:val="008B5380"/>
    <w:rsid w:val="008B635E"/>
    <w:rsid w:val="008C042F"/>
    <w:rsid w:val="008C26CA"/>
    <w:rsid w:val="008D3433"/>
    <w:rsid w:val="008D4B7D"/>
    <w:rsid w:val="008D5349"/>
    <w:rsid w:val="008D7DE5"/>
    <w:rsid w:val="008E3679"/>
    <w:rsid w:val="008E59DD"/>
    <w:rsid w:val="008E6482"/>
    <w:rsid w:val="008E69F3"/>
    <w:rsid w:val="008E7813"/>
    <w:rsid w:val="008F62B2"/>
    <w:rsid w:val="0090111C"/>
    <w:rsid w:val="00901D65"/>
    <w:rsid w:val="00903761"/>
    <w:rsid w:val="00904102"/>
    <w:rsid w:val="0090646C"/>
    <w:rsid w:val="00906F2D"/>
    <w:rsid w:val="0091389C"/>
    <w:rsid w:val="009155DE"/>
    <w:rsid w:val="00916393"/>
    <w:rsid w:val="00920582"/>
    <w:rsid w:val="009215F9"/>
    <w:rsid w:val="00923DE1"/>
    <w:rsid w:val="00927561"/>
    <w:rsid w:val="009343BE"/>
    <w:rsid w:val="00934EFF"/>
    <w:rsid w:val="00937F6D"/>
    <w:rsid w:val="00946294"/>
    <w:rsid w:val="00947B6C"/>
    <w:rsid w:val="00950BCD"/>
    <w:rsid w:val="0095187C"/>
    <w:rsid w:val="00952C2D"/>
    <w:rsid w:val="00955B51"/>
    <w:rsid w:val="0095670C"/>
    <w:rsid w:val="00957368"/>
    <w:rsid w:val="0096235B"/>
    <w:rsid w:val="0096243F"/>
    <w:rsid w:val="0096377D"/>
    <w:rsid w:val="00963AFB"/>
    <w:rsid w:val="00964DFF"/>
    <w:rsid w:val="00964F9F"/>
    <w:rsid w:val="00964FB0"/>
    <w:rsid w:val="00974E5B"/>
    <w:rsid w:val="00975EE2"/>
    <w:rsid w:val="00976155"/>
    <w:rsid w:val="00980D6A"/>
    <w:rsid w:val="00983A81"/>
    <w:rsid w:val="00983B77"/>
    <w:rsid w:val="00984768"/>
    <w:rsid w:val="00986688"/>
    <w:rsid w:val="00986CDB"/>
    <w:rsid w:val="00991029"/>
    <w:rsid w:val="00995AD1"/>
    <w:rsid w:val="00997A2F"/>
    <w:rsid w:val="009A14A3"/>
    <w:rsid w:val="009A3AD8"/>
    <w:rsid w:val="009A4076"/>
    <w:rsid w:val="009A520F"/>
    <w:rsid w:val="009B166D"/>
    <w:rsid w:val="009B567B"/>
    <w:rsid w:val="009B5935"/>
    <w:rsid w:val="009B6B83"/>
    <w:rsid w:val="009C2989"/>
    <w:rsid w:val="009C2BB2"/>
    <w:rsid w:val="009C2F61"/>
    <w:rsid w:val="009D2AD8"/>
    <w:rsid w:val="009D33E2"/>
    <w:rsid w:val="009D389B"/>
    <w:rsid w:val="009D4548"/>
    <w:rsid w:val="009D707D"/>
    <w:rsid w:val="009E2AF6"/>
    <w:rsid w:val="009E2BE9"/>
    <w:rsid w:val="009E5877"/>
    <w:rsid w:val="009E5FB5"/>
    <w:rsid w:val="009E5FCA"/>
    <w:rsid w:val="009E63A3"/>
    <w:rsid w:val="009E7B12"/>
    <w:rsid w:val="009E7C23"/>
    <w:rsid w:val="009F2298"/>
    <w:rsid w:val="009F5ED3"/>
    <w:rsid w:val="009F6AE9"/>
    <w:rsid w:val="009F7642"/>
    <w:rsid w:val="00A0240A"/>
    <w:rsid w:val="00A03131"/>
    <w:rsid w:val="00A0407C"/>
    <w:rsid w:val="00A04B89"/>
    <w:rsid w:val="00A05038"/>
    <w:rsid w:val="00A13720"/>
    <w:rsid w:val="00A160B0"/>
    <w:rsid w:val="00A16D33"/>
    <w:rsid w:val="00A1782A"/>
    <w:rsid w:val="00A2112F"/>
    <w:rsid w:val="00A23002"/>
    <w:rsid w:val="00A30321"/>
    <w:rsid w:val="00A410FB"/>
    <w:rsid w:val="00A41793"/>
    <w:rsid w:val="00A43553"/>
    <w:rsid w:val="00A47243"/>
    <w:rsid w:val="00A5164A"/>
    <w:rsid w:val="00A568BF"/>
    <w:rsid w:val="00A61BD3"/>
    <w:rsid w:val="00A66418"/>
    <w:rsid w:val="00A672D6"/>
    <w:rsid w:val="00A71330"/>
    <w:rsid w:val="00A72A42"/>
    <w:rsid w:val="00A72BB8"/>
    <w:rsid w:val="00A74C09"/>
    <w:rsid w:val="00A81981"/>
    <w:rsid w:val="00A81F67"/>
    <w:rsid w:val="00A860B1"/>
    <w:rsid w:val="00A9086C"/>
    <w:rsid w:val="00A91B22"/>
    <w:rsid w:val="00A9706A"/>
    <w:rsid w:val="00A977CB"/>
    <w:rsid w:val="00AA09E3"/>
    <w:rsid w:val="00AB0142"/>
    <w:rsid w:val="00AB03EB"/>
    <w:rsid w:val="00AC2216"/>
    <w:rsid w:val="00AC299B"/>
    <w:rsid w:val="00AC2AA6"/>
    <w:rsid w:val="00AC322A"/>
    <w:rsid w:val="00AC687A"/>
    <w:rsid w:val="00AD313A"/>
    <w:rsid w:val="00AD6C8E"/>
    <w:rsid w:val="00AE0A3D"/>
    <w:rsid w:val="00AE0FD0"/>
    <w:rsid w:val="00AE1DA1"/>
    <w:rsid w:val="00AE64F0"/>
    <w:rsid w:val="00AE7444"/>
    <w:rsid w:val="00AF0D00"/>
    <w:rsid w:val="00AF486C"/>
    <w:rsid w:val="00AF67B7"/>
    <w:rsid w:val="00B0064F"/>
    <w:rsid w:val="00B0135A"/>
    <w:rsid w:val="00B073EF"/>
    <w:rsid w:val="00B1189F"/>
    <w:rsid w:val="00B11E2C"/>
    <w:rsid w:val="00B1419B"/>
    <w:rsid w:val="00B15CDA"/>
    <w:rsid w:val="00B1692D"/>
    <w:rsid w:val="00B169BA"/>
    <w:rsid w:val="00B20C27"/>
    <w:rsid w:val="00B21857"/>
    <w:rsid w:val="00B23F3B"/>
    <w:rsid w:val="00B26AEC"/>
    <w:rsid w:val="00B27DCD"/>
    <w:rsid w:val="00B31B71"/>
    <w:rsid w:val="00B32B92"/>
    <w:rsid w:val="00B34597"/>
    <w:rsid w:val="00B35566"/>
    <w:rsid w:val="00B403E0"/>
    <w:rsid w:val="00B40B3B"/>
    <w:rsid w:val="00B4352B"/>
    <w:rsid w:val="00B44CB5"/>
    <w:rsid w:val="00B45D36"/>
    <w:rsid w:val="00B50AE7"/>
    <w:rsid w:val="00B52565"/>
    <w:rsid w:val="00B527EF"/>
    <w:rsid w:val="00B656C8"/>
    <w:rsid w:val="00B66D52"/>
    <w:rsid w:val="00B71B7F"/>
    <w:rsid w:val="00B76B7B"/>
    <w:rsid w:val="00B81847"/>
    <w:rsid w:val="00B820F8"/>
    <w:rsid w:val="00B83DD2"/>
    <w:rsid w:val="00B853FF"/>
    <w:rsid w:val="00B866DD"/>
    <w:rsid w:val="00B86781"/>
    <w:rsid w:val="00B8685D"/>
    <w:rsid w:val="00B87291"/>
    <w:rsid w:val="00B92855"/>
    <w:rsid w:val="00B932BA"/>
    <w:rsid w:val="00B96F65"/>
    <w:rsid w:val="00BA2807"/>
    <w:rsid w:val="00BA2F0E"/>
    <w:rsid w:val="00BA453E"/>
    <w:rsid w:val="00BA5AFC"/>
    <w:rsid w:val="00BA6706"/>
    <w:rsid w:val="00BB1B3C"/>
    <w:rsid w:val="00BB1BDC"/>
    <w:rsid w:val="00BB1D41"/>
    <w:rsid w:val="00BB28CE"/>
    <w:rsid w:val="00BB743E"/>
    <w:rsid w:val="00BC045C"/>
    <w:rsid w:val="00BC1516"/>
    <w:rsid w:val="00BC1B5C"/>
    <w:rsid w:val="00BC25D4"/>
    <w:rsid w:val="00BC2FB9"/>
    <w:rsid w:val="00BC3F66"/>
    <w:rsid w:val="00BC53C6"/>
    <w:rsid w:val="00BC6FD3"/>
    <w:rsid w:val="00BC7F9F"/>
    <w:rsid w:val="00BD09CB"/>
    <w:rsid w:val="00BD1186"/>
    <w:rsid w:val="00BD1788"/>
    <w:rsid w:val="00BD179E"/>
    <w:rsid w:val="00BD3526"/>
    <w:rsid w:val="00BE1BC3"/>
    <w:rsid w:val="00BE3FFD"/>
    <w:rsid w:val="00BE7B21"/>
    <w:rsid w:val="00BF0AD8"/>
    <w:rsid w:val="00BF3247"/>
    <w:rsid w:val="00BF5498"/>
    <w:rsid w:val="00C018DA"/>
    <w:rsid w:val="00C02AD7"/>
    <w:rsid w:val="00C06243"/>
    <w:rsid w:val="00C10C78"/>
    <w:rsid w:val="00C14753"/>
    <w:rsid w:val="00C156A5"/>
    <w:rsid w:val="00C203A1"/>
    <w:rsid w:val="00C2429F"/>
    <w:rsid w:val="00C273F9"/>
    <w:rsid w:val="00C32A4C"/>
    <w:rsid w:val="00C33F75"/>
    <w:rsid w:val="00C35025"/>
    <w:rsid w:val="00C4152C"/>
    <w:rsid w:val="00C43124"/>
    <w:rsid w:val="00C43A8C"/>
    <w:rsid w:val="00C43B2F"/>
    <w:rsid w:val="00C479B0"/>
    <w:rsid w:val="00C53B17"/>
    <w:rsid w:val="00C6064F"/>
    <w:rsid w:val="00C74993"/>
    <w:rsid w:val="00C75CFC"/>
    <w:rsid w:val="00C812B9"/>
    <w:rsid w:val="00C86515"/>
    <w:rsid w:val="00C86ED4"/>
    <w:rsid w:val="00C977D6"/>
    <w:rsid w:val="00CA0D67"/>
    <w:rsid w:val="00CA28C6"/>
    <w:rsid w:val="00CA41B0"/>
    <w:rsid w:val="00CA55F3"/>
    <w:rsid w:val="00CA5CE7"/>
    <w:rsid w:val="00CB319A"/>
    <w:rsid w:val="00CB3505"/>
    <w:rsid w:val="00CB3C4F"/>
    <w:rsid w:val="00CC3F1A"/>
    <w:rsid w:val="00CD0630"/>
    <w:rsid w:val="00CD25F0"/>
    <w:rsid w:val="00CE1E64"/>
    <w:rsid w:val="00CE2483"/>
    <w:rsid w:val="00CE24D3"/>
    <w:rsid w:val="00CE2BB5"/>
    <w:rsid w:val="00CE333C"/>
    <w:rsid w:val="00CF021C"/>
    <w:rsid w:val="00CF14EE"/>
    <w:rsid w:val="00CF177D"/>
    <w:rsid w:val="00CF4019"/>
    <w:rsid w:val="00CF6BE4"/>
    <w:rsid w:val="00D039BF"/>
    <w:rsid w:val="00D03F11"/>
    <w:rsid w:val="00D04746"/>
    <w:rsid w:val="00D049C6"/>
    <w:rsid w:val="00D07439"/>
    <w:rsid w:val="00D110D6"/>
    <w:rsid w:val="00D12A93"/>
    <w:rsid w:val="00D139CC"/>
    <w:rsid w:val="00D15CFF"/>
    <w:rsid w:val="00D2096E"/>
    <w:rsid w:val="00D22AD5"/>
    <w:rsid w:val="00D22AEA"/>
    <w:rsid w:val="00D24D84"/>
    <w:rsid w:val="00D2783F"/>
    <w:rsid w:val="00D30D68"/>
    <w:rsid w:val="00D410A6"/>
    <w:rsid w:val="00D43324"/>
    <w:rsid w:val="00D4440A"/>
    <w:rsid w:val="00D46FDF"/>
    <w:rsid w:val="00D50DCF"/>
    <w:rsid w:val="00D56369"/>
    <w:rsid w:val="00D66EC6"/>
    <w:rsid w:val="00D70601"/>
    <w:rsid w:val="00D72C52"/>
    <w:rsid w:val="00D81A85"/>
    <w:rsid w:val="00D81ECB"/>
    <w:rsid w:val="00D8377F"/>
    <w:rsid w:val="00D84052"/>
    <w:rsid w:val="00D852BC"/>
    <w:rsid w:val="00D87092"/>
    <w:rsid w:val="00D92EE0"/>
    <w:rsid w:val="00D96B1A"/>
    <w:rsid w:val="00D9757A"/>
    <w:rsid w:val="00DA1A5D"/>
    <w:rsid w:val="00DA5C69"/>
    <w:rsid w:val="00DA6A00"/>
    <w:rsid w:val="00DA6C70"/>
    <w:rsid w:val="00DB4670"/>
    <w:rsid w:val="00DB6B78"/>
    <w:rsid w:val="00DC22F0"/>
    <w:rsid w:val="00DC27C1"/>
    <w:rsid w:val="00DC6D76"/>
    <w:rsid w:val="00DD304D"/>
    <w:rsid w:val="00DD361B"/>
    <w:rsid w:val="00DD3E1A"/>
    <w:rsid w:val="00DD6640"/>
    <w:rsid w:val="00DD7D2F"/>
    <w:rsid w:val="00DE1C3C"/>
    <w:rsid w:val="00DE56D1"/>
    <w:rsid w:val="00DF0B8F"/>
    <w:rsid w:val="00DF1A04"/>
    <w:rsid w:val="00DF2E62"/>
    <w:rsid w:val="00DF6856"/>
    <w:rsid w:val="00E01770"/>
    <w:rsid w:val="00E02D6F"/>
    <w:rsid w:val="00E03231"/>
    <w:rsid w:val="00E03EEE"/>
    <w:rsid w:val="00E05423"/>
    <w:rsid w:val="00E06425"/>
    <w:rsid w:val="00E13054"/>
    <w:rsid w:val="00E177AD"/>
    <w:rsid w:val="00E23992"/>
    <w:rsid w:val="00E25F72"/>
    <w:rsid w:val="00E27DD3"/>
    <w:rsid w:val="00E27FC0"/>
    <w:rsid w:val="00E3052A"/>
    <w:rsid w:val="00E417A6"/>
    <w:rsid w:val="00E44266"/>
    <w:rsid w:val="00E4763F"/>
    <w:rsid w:val="00E54EC4"/>
    <w:rsid w:val="00E55AE7"/>
    <w:rsid w:val="00E5742F"/>
    <w:rsid w:val="00E60955"/>
    <w:rsid w:val="00E673F9"/>
    <w:rsid w:val="00E714E5"/>
    <w:rsid w:val="00E74235"/>
    <w:rsid w:val="00E7723B"/>
    <w:rsid w:val="00E80797"/>
    <w:rsid w:val="00E8107F"/>
    <w:rsid w:val="00E83A66"/>
    <w:rsid w:val="00E9023D"/>
    <w:rsid w:val="00E91411"/>
    <w:rsid w:val="00E92C42"/>
    <w:rsid w:val="00E92CDD"/>
    <w:rsid w:val="00E936A0"/>
    <w:rsid w:val="00E940F3"/>
    <w:rsid w:val="00E96CF0"/>
    <w:rsid w:val="00E96FE4"/>
    <w:rsid w:val="00EA5145"/>
    <w:rsid w:val="00EA5349"/>
    <w:rsid w:val="00EA78B5"/>
    <w:rsid w:val="00EB01F0"/>
    <w:rsid w:val="00EB19DA"/>
    <w:rsid w:val="00EB38A4"/>
    <w:rsid w:val="00EB7DF4"/>
    <w:rsid w:val="00EC1B49"/>
    <w:rsid w:val="00EC1CC9"/>
    <w:rsid w:val="00EC3082"/>
    <w:rsid w:val="00EC53B5"/>
    <w:rsid w:val="00ED0AA8"/>
    <w:rsid w:val="00ED0D4D"/>
    <w:rsid w:val="00ED1AB7"/>
    <w:rsid w:val="00ED24E4"/>
    <w:rsid w:val="00ED3D82"/>
    <w:rsid w:val="00ED50AB"/>
    <w:rsid w:val="00ED5EBB"/>
    <w:rsid w:val="00ED73EB"/>
    <w:rsid w:val="00ED7906"/>
    <w:rsid w:val="00EE2193"/>
    <w:rsid w:val="00EE5DC6"/>
    <w:rsid w:val="00EF433B"/>
    <w:rsid w:val="00EF5E87"/>
    <w:rsid w:val="00EF6D27"/>
    <w:rsid w:val="00F052A1"/>
    <w:rsid w:val="00F0723F"/>
    <w:rsid w:val="00F1001E"/>
    <w:rsid w:val="00F1652E"/>
    <w:rsid w:val="00F177C8"/>
    <w:rsid w:val="00F2021E"/>
    <w:rsid w:val="00F2049E"/>
    <w:rsid w:val="00F20D5E"/>
    <w:rsid w:val="00F21089"/>
    <w:rsid w:val="00F2231D"/>
    <w:rsid w:val="00F22B6C"/>
    <w:rsid w:val="00F2405B"/>
    <w:rsid w:val="00F256EB"/>
    <w:rsid w:val="00F25806"/>
    <w:rsid w:val="00F35A35"/>
    <w:rsid w:val="00F35E3E"/>
    <w:rsid w:val="00F378D1"/>
    <w:rsid w:val="00F37DE3"/>
    <w:rsid w:val="00F40EA2"/>
    <w:rsid w:val="00F45F50"/>
    <w:rsid w:val="00F46107"/>
    <w:rsid w:val="00F46870"/>
    <w:rsid w:val="00F501C2"/>
    <w:rsid w:val="00F51585"/>
    <w:rsid w:val="00F567BB"/>
    <w:rsid w:val="00F60E42"/>
    <w:rsid w:val="00F61A9D"/>
    <w:rsid w:val="00F635A9"/>
    <w:rsid w:val="00F63E63"/>
    <w:rsid w:val="00F64886"/>
    <w:rsid w:val="00F64D28"/>
    <w:rsid w:val="00F650D8"/>
    <w:rsid w:val="00F7087E"/>
    <w:rsid w:val="00F70F0C"/>
    <w:rsid w:val="00F7165B"/>
    <w:rsid w:val="00F7283A"/>
    <w:rsid w:val="00F7308C"/>
    <w:rsid w:val="00F735B7"/>
    <w:rsid w:val="00F765D9"/>
    <w:rsid w:val="00F85566"/>
    <w:rsid w:val="00F94112"/>
    <w:rsid w:val="00F9519A"/>
    <w:rsid w:val="00F952E8"/>
    <w:rsid w:val="00F96201"/>
    <w:rsid w:val="00FA0890"/>
    <w:rsid w:val="00FA0B07"/>
    <w:rsid w:val="00FA3B02"/>
    <w:rsid w:val="00FA6394"/>
    <w:rsid w:val="00FA7FA8"/>
    <w:rsid w:val="00FB20BD"/>
    <w:rsid w:val="00FB2D39"/>
    <w:rsid w:val="00FB5829"/>
    <w:rsid w:val="00FB5A79"/>
    <w:rsid w:val="00FB7D6A"/>
    <w:rsid w:val="00FC15B5"/>
    <w:rsid w:val="00FC23B8"/>
    <w:rsid w:val="00FC596B"/>
    <w:rsid w:val="00FC5BA4"/>
    <w:rsid w:val="00FD78E3"/>
    <w:rsid w:val="00FE21AE"/>
    <w:rsid w:val="00FE23C5"/>
    <w:rsid w:val="00FE2E96"/>
    <w:rsid w:val="00FF4B74"/>
    <w:rsid w:val="00FF5168"/>
    <w:rsid w:val="312F08FD"/>
    <w:rsid w:val="313A3F50"/>
    <w:rsid w:val="31F7E974"/>
    <w:rsid w:val="37253FCF"/>
    <w:rsid w:val="3758E604"/>
    <w:rsid w:val="400AA074"/>
    <w:rsid w:val="4D199FF6"/>
    <w:rsid w:val="6DCC7A17"/>
    <w:rsid w:val="731F1979"/>
    <w:rsid w:val="7BBA544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AB631B8"/>
  <w15:docId w15:val="{48759140-C6DB-4130-A7E9-7A968DBAC3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DA5C69"/>
    <w:rPr>
      <w:rFonts w:ascii="Times New Roman" w:eastAsia="Times New Roman" w:hAnsi="Times New Roman"/>
      <w:sz w:val="24"/>
      <w:szCs w:val="24"/>
    </w:rPr>
  </w:style>
  <w:style w:type="paragraph" w:styleId="Ttulo1">
    <w:name w:val="heading 1"/>
    <w:aliases w:val="Title 1"/>
    <w:basedOn w:val="Normal"/>
    <w:next w:val="Normal"/>
    <w:link w:val="Ttulo1Car"/>
    <w:uiPriority w:val="9"/>
    <w:qFormat/>
    <w:rsid w:val="00F378D1"/>
    <w:pPr>
      <w:spacing w:before="360" w:after="120"/>
      <w:outlineLvl w:val="0"/>
    </w:pPr>
    <w:rPr>
      <w:rFonts w:asciiTheme="minorHAnsi" w:hAnsiTheme="minorHAnsi" w:cstheme="minorHAnsi"/>
      <w:b/>
      <w:caps/>
      <w:sz w:val="28"/>
      <w:szCs w:val="2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angradetextonormal">
    <w:name w:val="Body Text Indent"/>
    <w:basedOn w:val="Normal"/>
    <w:link w:val="SangradetextonormalCar"/>
    <w:rsid w:val="00DA5C69"/>
    <w:pPr>
      <w:spacing w:after="120"/>
      <w:ind w:left="360"/>
    </w:pPr>
  </w:style>
  <w:style w:type="character" w:customStyle="1" w:styleId="SangradetextonormalCar">
    <w:name w:val="Sangría de texto normal Car"/>
    <w:basedOn w:val="Fuentedeprrafopredeter"/>
    <w:link w:val="Sangradetextonormal"/>
    <w:rsid w:val="00DA5C69"/>
    <w:rPr>
      <w:rFonts w:ascii="Times New Roman" w:eastAsia="Times New Roman" w:hAnsi="Times New Roman" w:cs="Times New Roman"/>
      <w:sz w:val="24"/>
      <w:szCs w:val="24"/>
    </w:rPr>
  </w:style>
  <w:style w:type="paragraph" w:customStyle="1" w:styleId="IGIbodytext">
    <w:name w:val="IGI body text"/>
    <w:basedOn w:val="Normal"/>
    <w:rsid w:val="00DA5C69"/>
    <w:pPr>
      <w:jc w:val="both"/>
    </w:pPr>
    <w:rPr>
      <w:sz w:val="22"/>
      <w:szCs w:val="20"/>
    </w:rPr>
  </w:style>
  <w:style w:type="paragraph" w:customStyle="1" w:styleId="Headline">
    <w:name w:val="Headline"/>
    <w:basedOn w:val="Normal"/>
    <w:rsid w:val="00DA5C69"/>
    <w:pPr>
      <w:jc w:val="center"/>
    </w:pPr>
    <w:rPr>
      <w:rFonts w:ascii="Lucida Sans Unicode" w:hAnsi="Lucida Sans Unicode"/>
      <w:b/>
      <w:bCs/>
      <w:sz w:val="48"/>
      <w:szCs w:val="20"/>
    </w:rPr>
  </w:style>
  <w:style w:type="paragraph" w:customStyle="1" w:styleId="Subhead1">
    <w:name w:val="Subhead 1"/>
    <w:basedOn w:val="Normal"/>
    <w:rsid w:val="00DA5C69"/>
    <w:pPr>
      <w:tabs>
        <w:tab w:val="left" w:pos="720"/>
        <w:tab w:val="left" w:pos="1440"/>
        <w:tab w:val="left" w:pos="2160"/>
        <w:tab w:val="left" w:pos="2880"/>
        <w:tab w:val="left" w:pos="3600"/>
        <w:tab w:val="left" w:pos="4320"/>
      </w:tabs>
      <w:autoSpaceDE w:val="0"/>
      <w:autoSpaceDN w:val="0"/>
      <w:adjustRightInd w:val="0"/>
      <w:spacing w:line="288" w:lineRule="auto"/>
      <w:textAlignment w:val="center"/>
    </w:pPr>
    <w:rPr>
      <w:rFonts w:ascii="Arial" w:hAnsi="Arial" w:cs="Arial"/>
      <w:b/>
      <w:bCs/>
      <w:caps/>
      <w:color w:val="000000"/>
    </w:rPr>
  </w:style>
  <w:style w:type="paragraph" w:customStyle="1" w:styleId="Subhead2">
    <w:name w:val="Subhead 2"/>
    <w:basedOn w:val="Normal"/>
    <w:link w:val="Subhead2Car"/>
    <w:rsid w:val="00DA5C6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s>
      <w:autoSpaceDE w:val="0"/>
      <w:autoSpaceDN w:val="0"/>
      <w:adjustRightInd w:val="0"/>
      <w:spacing w:line="288" w:lineRule="auto"/>
      <w:textAlignment w:val="center"/>
    </w:pPr>
    <w:rPr>
      <w:rFonts w:ascii="Arial" w:hAnsi="Arial" w:cs="Arial"/>
      <w:b/>
      <w:bCs/>
      <w:color w:val="000000"/>
    </w:rPr>
  </w:style>
  <w:style w:type="paragraph" w:customStyle="1" w:styleId="IGIsubheadlevel1">
    <w:name w:val="IGI subhead level 1"/>
    <w:basedOn w:val="Normal"/>
    <w:rsid w:val="00DA5C69"/>
    <w:pPr>
      <w:widowControl w:val="0"/>
    </w:pPr>
    <w:rPr>
      <w:b/>
      <w:caps/>
      <w:color w:val="000000"/>
      <w:szCs w:val="20"/>
    </w:rPr>
  </w:style>
  <w:style w:type="paragraph" w:customStyle="1" w:styleId="keyterms">
    <w:name w:val="key terms"/>
    <w:basedOn w:val="Normal"/>
    <w:rsid w:val="00DA5C69"/>
    <w:pPr>
      <w:jc w:val="both"/>
    </w:pPr>
    <w:rPr>
      <w:rFonts w:cs="Lucida Sans Unicode"/>
      <w:w w:val="120"/>
      <w:sz w:val="22"/>
      <w:szCs w:val="36"/>
    </w:rPr>
  </w:style>
  <w:style w:type="paragraph" w:styleId="Textonotaalfinal">
    <w:name w:val="endnote text"/>
    <w:basedOn w:val="Normal"/>
    <w:link w:val="TextonotaalfinalCar"/>
    <w:semiHidden/>
    <w:rsid w:val="00DA5C69"/>
    <w:rPr>
      <w:sz w:val="20"/>
      <w:szCs w:val="20"/>
    </w:rPr>
  </w:style>
  <w:style w:type="character" w:customStyle="1" w:styleId="TextonotaalfinalCar">
    <w:name w:val="Texto nota al final Car"/>
    <w:basedOn w:val="Fuentedeprrafopredeter"/>
    <w:link w:val="Textonotaalfinal"/>
    <w:semiHidden/>
    <w:rsid w:val="00DA5C69"/>
    <w:rPr>
      <w:rFonts w:ascii="Times New Roman" w:eastAsia="Times New Roman" w:hAnsi="Times New Roman" w:cs="Times New Roman"/>
      <w:sz w:val="20"/>
      <w:szCs w:val="20"/>
    </w:rPr>
  </w:style>
  <w:style w:type="character" w:styleId="Refdenotaalfinal">
    <w:name w:val="endnote reference"/>
    <w:basedOn w:val="Fuentedeprrafopredeter"/>
    <w:semiHidden/>
    <w:rsid w:val="00DA5C69"/>
    <w:rPr>
      <w:vertAlign w:val="superscript"/>
    </w:rPr>
  </w:style>
  <w:style w:type="paragraph" w:styleId="Textodeglobo">
    <w:name w:val="Balloon Text"/>
    <w:basedOn w:val="Normal"/>
    <w:link w:val="TextodegloboCar"/>
    <w:uiPriority w:val="99"/>
    <w:semiHidden/>
    <w:unhideWhenUsed/>
    <w:rsid w:val="00756D3A"/>
    <w:rPr>
      <w:rFonts w:ascii="Tahoma" w:hAnsi="Tahoma" w:cs="Tahoma"/>
      <w:sz w:val="16"/>
      <w:szCs w:val="16"/>
    </w:rPr>
  </w:style>
  <w:style w:type="character" w:customStyle="1" w:styleId="TextodegloboCar">
    <w:name w:val="Texto de globo Car"/>
    <w:basedOn w:val="Fuentedeprrafopredeter"/>
    <w:link w:val="Textodeglobo"/>
    <w:uiPriority w:val="99"/>
    <w:semiHidden/>
    <w:rsid w:val="00756D3A"/>
    <w:rPr>
      <w:rFonts w:ascii="Tahoma" w:eastAsia="Times New Roman" w:hAnsi="Tahoma" w:cs="Tahoma"/>
      <w:sz w:val="16"/>
      <w:szCs w:val="16"/>
    </w:rPr>
  </w:style>
  <w:style w:type="character" w:styleId="Hipervnculo">
    <w:name w:val="Hyperlink"/>
    <w:basedOn w:val="Fuentedeprrafopredeter"/>
    <w:uiPriority w:val="99"/>
    <w:unhideWhenUsed/>
    <w:rsid w:val="00756D3A"/>
    <w:rPr>
      <w:color w:val="0000FF"/>
      <w:u w:val="single"/>
    </w:rPr>
  </w:style>
  <w:style w:type="paragraph" w:styleId="Mapadeldocumento">
    <w:name w:val="Document Map"/>
    <w:basedOn w:val="Normal"/>
    <w:link w:val="MapadeldocumentoCar"/>
    <w:uiPriority w:val="99"/>
    <w:semiHidden/>
    <w:unhideWhenUsed/>
    <w:rsid w:val="007C183C"/>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7C183C"/>
    <w:rPr>
      <w:rFonts w:ascii="Tahoma" w:eastAsia="Times New Roman" w:hAnsi="Tahoma" w:cs="Tahoma"/>
      <w:sz w:val="16"/>
      <w:szCs w:val="16"/>
    </w:rPr>
  </w:style>
  <w:style w:type="table" w:styleId="Tablaconcuadrcula">
    <w:name w:val="Table Grid"/>
    <w:basedOn w:val="Tablanormal"/>
    <w:uiPriority w:val="39"/>
    <w:rsid w:val="0070401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90111C"/>
    <w:rPr>
      <w:sz w:val="20"/>
      <w:szCs w:val="20"/>
    </w:rPr>
  </w:style>
  <w:style w:type="character" w:customStyle="1" w:styleId="TextonotapieCar">
    <w:name w:val="Texto nota pie Car"/>
    <w:basedOn w:val="Fuentedeprrafopredeter"/>
    <w:link w:val="Textonotapie"/>
    <w:uiPriority w:val="99"/>
    <w:semiHidden/>
    <w:rsid w:val="0090111C"/>
    <w:rPr>
      <w:rFonts w:ascii="Times New Roman" w:eastAsia="Times New Roman" w:hAnsi="Times New Roman"/>
    </w:rPr>
  </w:style>
  <w:style w:type="character" w:styleId="Refdenotaalpie">
    <w:name w:val="footnote reference"/>
    <w:basedOn w:val="Fuentedeprrafopredeter"/>
    <w:uiPriority w:val="99"/>
    <w:semiHidden/>
    <w:unhideWhenUsed/>
    <w:rsid w:val="0090111C"/>
    <w:rPr>
      <w:vertAlign w:val="superscript"/>
    </w:rPr>
  </w:style>
  <w:style w:type="paragraph" w:styleId="Tabladeilustraciones">
    <w:name w:val="table of figures"/>
    <w:basedOn w:val="Normal"/>
    <w:next w:val="Normal"/>
    <w:uiPriority w:val="99"/>
    <w:semiHidden/>
    <w:unhideWhenUsed/>
    <w:rsid w:val="0090111C"/>
  </w:style>
  <w:style w:type="paragraph" w:styleId="Encabezado">
    <w:name w:val="header"/>
    <w:basedOn w:val="Normal"/>
    <w:link w:val="EncabezadoCar"/>
    <w:uiPriority w:val="99"/>
    <w:semiHidden/>
    <w:unhideWhenUsed/>
    <w:rsid w:val="00190055"/>
    <w:pPr>
      <w:tabs>
        <w:tab w:val="center" w:pos="4680"/>
        <w:tab w:val="right" w:pos="9360"/>
      </w:tabs>
    </w:pPr>
  </w:style>
  <w:style w:type="character" w:customStyle="1" w:styleId="EncabezadoCar">
    <w:name w:val="Encabezado Car"/>
    <w:basedOn w:val="Fuentedeprrafopredeter"/>
    <w:link w:val="Encabezado"/>
    <w:uiPriority w:val="99"/>
    <w:semiHidden/>
    <w:rsid w:val="00190055"/>
    <w:rPr>
      <w:rFonts w:ascii="Times New Roman" w:eastAsia="Times New Roman" w:hAnsi="Times New Roman"/>
      <w:sz w:val="24"/>
      <w:szCs w:val="24"/>
    </w:rPr>
  </w:style>
  <w:style w:type="paragraph" w:styleId="Piedepgina">
    <w:name w:val="footer"/>
    <w:basedOn w:val="Normal"/>
    <w:link w:val="PiedepginaCar"/>
    <w:uiPriority w:val="99"/>
    <w:semiHidden/>
    <w:unhideWhenUsed/>
    <w:rsid w:val="00190055"/>
    <w:pPr>
      <w:tabs>
        <w:tab w:val="center" w:pos="4680"/>
        <w:tab w:val="right" w:pos="9360"/>
      </w:tabs>
    </w:pPr>
  </w:style>
  <w:style w:type="character" w:customStyle="1" w:styleId="PiedepginaCar">
    <w:name w:val="Pie de página Car"/>
    <w:basedOn w:val="Fuentedeprrafopredeter"/>
    <w:link w:val="Piedepgina"/>
    <w:uiPriority w:val="99"/>
    <w:semiHidden/>
    <w:rsid w:val="00190055"/>
    <w:rPr>
      <w:rFonts w:ascii="Times New Roman" w:eastAsia="Times New Roman" w:hAnsi="Times New Roman"/>
      <w:sz w:val="24"/>
      <w:szCs w:val="24"/>
    </w:rPr>
  </w:style>
  <w:style w:type="table" w:customStyle="1" w:styleId="TableGrid1">
    <w:name w:val="Table Grid1"/>
    <w:basedOn w:val="Tablanormal"/>
    <w:next w:val="Tablaconcuadrcula"/>
    <w:uiPriority w:val="59"/>
    <w:rsid w:val="005E43DB"/>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anormal"/>
    <w:next w:val="Tablaconcuadrcula"/>
    <w:uiPriority w:val="59"/>
    <w:rsid w:val="00F100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etbl">
    <w:name w:val="cite_tbl"/>
    <w:basedOn w:val="Fuentedeprrafopredeter"/>
    <w:rsid w:val="00F1001E"/>
    <w:rPr>
      <w:color w:val="auto"/>
      <w:sz w:val="22"/>
      <w:bdr w:val="none" w:sz="0" w:space="0" w:color="auto"/>
      <w:shd w:val="clear" w:color="auto" w:fill="FF9999"/>
    </w:rPr>
  </w:style>
  <w:style w:type="paragraph" w:customStyle="1" w:styleId="Bodytext">
    <w:name w:val="Body_text"/>
    <w:basedOn w:val="Normal"/>
    <w:rsid w:val="00F1001E"/>
    <w:pPr>
      <w:spacing w:before="120"/>
      <w:ind w:firstLine="720"/>
      <w:jc w:val="both"/>
    </w:pPr>
    <w:rPr>
      <w:sz w:val="22"/>
      <w:szCs w:val="20"/>
    </w:rPr>
  </w:style>
  <w:style w:type="character" w:styleId="Hipervnculovisitado">
    <w:name w:val="FollowedHyperlink"/>
    <w:basedOn w:val="Fuentedeprrafopredeter"/>
    <w:uiPriority w:val="99"/>
    <w:semiHidden/>
    <w:unhideWhenUsed/>
    <w:rsid w:val="0007493F"/>
    <w:rPr>
      <w:color w:val="800080" w:themeColor="followedHyperlink"/>
      <w:u w:val="single"/>
    </w:rPr>
  </w:style>
  <w:style w:type="paragraph" w:styleId="Descripcin">
    <w:name w:val="caption"/>
    <w:basedOn w:val="Normal"/>
    <w:next w:val="Normal"/>
    <w:link w:val="DescripcinCar"/>
    <w:uiPriority w:val="35"/>
    <w:unhideWhenUsed/>
    <w:rsid w:val="00E44266"/>
    <w:pPr>
      <w:spacing w:before="120" w:after="120"/>
      <w:jc w:val="center"/>
    </w:pPr>
    <w:rPr>
      <w:rFonts w:asciiTheme="minorHAnsi" w:eastAsiaTheme="minorHAnsi" w:hAnsiTheme="minorHAnsi" w:cstheme="minorBidi"/>
      <w:b/>
      <w:i/>
      <w:sz w:val="20"/>
      <w:szCs w:val="22"/>
    </w:rPr>
  </w:style>
  <w:style w:type="paragraph" w:styleId="Prrafodelista">
    <w:name w:val="List Paragraph"/>
    <w:aliases w:val="Paragraph"/>
    <w:basedOn w:val="Normal"/>
    <w:link w:val="PrrafodelistaCar"/>
    <w:uiPriority w:val="34"/>
    <w:qFormat/>
    <w:rsid w:val="00F378D1"/>
    <w:pPr>
      <w:spacing w:before="120" w:after="240" w:line="276" w:lineRule="auto"/>
    </w:pPr>
    <w:rPr>
      <w:rFonts w:asciiTheme="minorHAnsi" w:hAnsiTheme="minorHAnsi" w:cstheme="minorHAnsi"/>
    </w:rPr>
  </w:style>
  <w:style w:type="paragraph" w:styleId="Sinespaciado">
    <w:name w:val="No Spacing"/>
    <w:uiPriority w:val="1"/>
    <w:rsid w:val="00E44266"/>
    <w:rPr>
      <w:rFonts w:asciiTheme="minorHAnsi" w:eastAsiaTheme="minorHAnsi" w:hAnsiTheme="minorHAnsi" w:cstheme="minorBidi"/>
      <w:sz w:val="22"/>
      <w:szCs w:val="22"/>
    </w:rPr>
  </w:style>
  <w:style w:type="table" w:styleId="Tabladecuadrcula4-nfasis3">
    <w:name w:val="Grid Table 4 Accent 3"/>
    <w:basedOn w:val="Tablanormal"/>
    <w:uiPriority w:val="49"/>
    <w:rsid w:val="00E44266"/>
    <w:rPr>
      <w:rFonts w:asciiTheme="minorHAnsi" w:eastAsiaTheme="minorHAnsi" w:hAnsiTheme="minorHAnsi" w:cstheme="minorBidi"/>
      <w:sz w:val="22"/>
      <w:szCs w:val="22"/>
      <w:lang w:val="es-ES"/>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numbering" w:customStyle="1" w:styleId="StyleNumbered">
    <w:name w:val="Style Numbered"/>
    <w:basedOn w:val="Sinlista"/>
    <w:rsid w:val="00E44266"/>
    <w:pPr>
      <w:numPr>
        <w:numId w:val="1"/>
      </w:numPr>
    </w:pPr>
  </w:style>
  <w:style w:type="paragraph" w:customStyle="1" w:styleId="numberbullet">
    <w:name w:val="number bullet"/>
    <w:basedOn w:val="Normal"/>
    <w:link w:val="numberbulletChar"/>
    <w:rsid w:val="00E44266"/>
    <w:pPr>
      <w:numPr>
        <w:numId w:val="2"/>
      </w:numPr>
      <w:suppressAutoHyphens/>
      <w:spacing w:after="120"/>
    </w:pPr>
    <w:rPr>
      <w:rFonts w:asciiTheme="minorHAnsi" w:hAnsiTheme="minorHAnsi" w:cstheme="minorHAnsi"/>
      <w:sz w:val="22"/>
      <w:szCs w:val="22"/>
      <w:lang w:val="en-GB"/>
    </w:rPr>
  </w:style>
  <w:style w:type="paragraph" w:customStyle="1" w:styleId="Latinnumbering">
    <w:name w:val="Latin numbering"/>
    <w:basedOn w:val="Normal"/>
    <w:link w:val="LatinnumberingChar"/>
    <w:rsid w:val="00E44266"/>
    <w:pPr>
      <w:numPr>
        <w:ilvl w:val="1"/>
        <w:numId w:val="2"/>
      </w:numPr>
      <w:tabs>
        <w:tab w:val="left" w:pos="1440"/>
      </w:tabs>
      <w:suppressAutoHyphens/>
      <w:spacing w:after="120"/>
      <w:ind w:left="1231" w:hanging="380"/>
    </w:pPr>
    <w:rPr>
      <w:rFonts w:asciiTheme="minorHAnsi" w:hAnsiTheme="minorHAnsi" w:cstheme="minorHAnsi"/>
      <w:sz w:val="22"/>
      <w:szCs w:val="22"/>
      <w:lang w:val="en-GB"/>
    </w:rPr>
  </w:style>
  <w:style w:type="character" w:customStyle="1" w:styleId="numberbulletChar">
    <w:name w:val="number bullet Char"/>
    <w:basedOn w:val="Fuentedeprrafopredeter"/>
    <w:link w:val="numberbullet"/>
    <w:rsid w:val="00E44266"/>
    <w:rPr>
      <w:rFonts w:asciiTheme="minorHAnsi" w:eastAsia="Times New Roman" w:hAnsiTheme="minorHAnsi" w:cstheme="minorHAnsi"/>
      <w:sz w:val="22"/>
      <w:szCs w:val="22"/>
      <w:lang w:val="en-GB"/>
    </w:rPr>
  </w:style>
  <w:style w:type="paragraph" w:customStyle="1" w:styleId="Alphabetnumbering">
    <w:name w:val="Alphabet numbering"/>
    <w:basedOn w:val="Normal"/>
    <w:rsid w:val="00E44266"/>
    <w:pPr>
      <w:numPr>
        <w:ilvl w:val="2"/>
        <w:numId w:val="2"/>
      </w:numPr>
      <w:tabs>
        <w:tab w:val="left" w:pos="2160"/>
      </w:tabs>
      <w:suppressAutoHyphens/>
      <w:spacing w:after="120"/>
      <w:ind w:left="1798" w:hanging="380"/>
    </w:pPr>
    <w:rPr>
      <w:rFonts w:asciiTheme="minorHAnsi" w:hAnsiTheme="minorHAnsi" w:cstheme="minorHAnsi"/>
      <w:sz w:val="22"/>
      <w:szCs w:val="22"/>
      <w:lang w:val="en-GB"/>
    </w:rPr>
  </w:style>
  <w:style w:type="character" w:customStyle="1" w:styleId="LatinnumberingChar">
    <w:name w:val="Latin numbering Char"/>
    <w:basedOn w:val="Fuentedeprrafopredeter"/>
    <w:link w:val="Latinnumbering"/>
    <w:rsid w:val="00E44266"/>
    <w:rPr>
      <w:rFonts w:asciiTheme="minorHAnsi" w:eastAsia="Times New Roman" w:hAnsiTheme="minorHAnsi" w:cstheme="minorHAnsi"/>
      <w:sz w:val="22"/>
      <w:szCs w:val="22"/>
      <w:lang w:val="en-GB"/>
    </w:rPr>
  </w:style>
  <w:style w:type="table" w:styleId="Tabladecuadrcula5oscura-nfasis3">
    <w:name w:val="Grid Table 5 Dark Accent 3"/>
    <w:basedOn w:val="Tablanormal"/>
    <w:uiPriority w:val="50"/>
    <w:rsid w:val="00A71330"/>
    <w:rPr>
      <w:rFonts w:asciiTheme="minorHAnsi" w:eastAsiaTheme="minorHAnsi" w:hAnsiTheme="minorHAnsi" w:cstheme="minorBidi"/>
      <w:sz w:val="22"/>
      <w:szCs w:val="22"/>
      <w:lang w:val="es-E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character" w:customStyle="1" w:styleId="shorttext">
    <w:name w:val="short_text"/>
    <w:basedOn w:val="Fuentedeprrafopredeter"/>
    <w:rsid w:val="00BD09CB"/>
  </w:style>
  <w:style w:type="character" w:styleId="nfasis">
    <w:name w:val="Emphasis"/>
    <w:basedOn w:val="Fuentedeprrafopredeter"/>
    <w:uiPriority w:val="20"/>
    <w:rsid w:val="00BD09CB"/>
    <w:rPr>
      <w:i/>
      <w:iCs/>
    </w:rPr>
  </w:style>
  <w:style w:type="character" w:customStyle="1" w:styleId="Mencinsinresolver1">
    <w:name w:val="Mención sin resolver1"/>
    <w:basedOn w:val="Fuentedeprrafopredeter"/>
    <w:uiPriority w:val="99"/>
    <w:semiHidden/>
    <w:unhideWhenUsed/>
    <w:rsid w:val="00085846"/>
    <w:rPr>
      <w:color w:val="605E5C"/>
      <w:shd w:val="clear" w:color="auto" w:fill="E1DFDD"/>
    </w:rPr>
  </w:style>
  <w:style w:type="paragraph" w:styleId="Textoindependiente">
    <w:name w:val="Body Text"/>
    <w:basedOn w:val="Normal"/>
    <w:link w:val="TextoindependienteCar"/>
    <w:uiPriority w:val="99"/>
    <w:semiHidden/>
    <w:unhideWhenUsed/>
    <w:rsid w:val="00A41793"/>
    <w:pPr>
      <w:spacing w:after="120"/>
    </w:pPr>
  </w:style>
  <w:style w:type="character" w:customStyle="1" w:styleId="TextoindependienteCar">
    <w:name w:val="Texto independiente Car"/>
    <w:basedOn w:val="Fuentedeprrafopredeter"/>
    <w:link w:val="Textoindependiente"/>
    <w:uiPriority w:val="99"/>
    <w:semiHidden/>
    <w:rsid w:val="00A41793"/>
    <w:rPr>
      <w:rFonts w:ascii="Times New Roman" w:eastAsia="Times New Roman" w:hAnsi="Times New Roman"/>
      <w:sz w:val="24"/>
      <w:szCs w:val="24"/>
    </w:rPr>
  </w:style>
  <w:style w:type="character" w:customStyle="1" w:styleId="berschrift1ZchnZchn">
    <w:name w:val="Überschrift 1 Zchn Zchn"/>
    <w:basedOn w:val="Fuentedeprrafopredeter"/>
    <w:rsid w:val="00EB01F0"/>
    <w:rPr>
      <w:rFonts w:ascii="Arial" w:hAnsi="Arial" w:cs="Arial"/>
      <w:b/>
      <w:bCs/>
      <w:color w:val="2407A1"/>
      <w:kern w:val="32"/>
      <w:sz w:val="24"/>
      <w:szCs w:val="32"/>
      <w:lang w:val="de-DE" w:eastAsia="de-DE" w:bidi="ar-SA"/>
    </w:rPr>
  </w:style>
  <w:style w:type="table" w:customStyle="1" w:styleId="MediumShading1-Accent11">
    <w:name w:val="Medium Shading 1 - Accent 11"/>
    <w:basedOn w:val="Tablanormal"/>
    <w:uiPriority w:val="63"/>
    <w:rsid w:val="00B0064F"/>
    <w:pPr>
      <w:spacing w:before="120" w:after="120"/>
    </w:pPr>
    <w:rPr>
      <w:rFonts w:asciiTheme="minorHAnsi" w:eastAsiaTheme="minorHAnsi" w:hAnsiTheme="minorHAnsi" w:cstheme="minorBidi"/>
      <w:sz w:val="22"/>
      <w:szCs w:val="22"/>
      <w:lang w:val="el-GR"/>
    </w:rPr>
    <w:tblPr>
      <w:tblStyleRowBandSize w:val="1"/>
      <w:tblStyleColBandSize w:val="1"/>
      <w:tblBorders>
        <w:top w:val="dotted" w:sz="2" w:space="0" w:color="808080" w:themeColor="background1" w:themeShade="80"/>
        <w:left w:val="dotted" w:sz="2" w:space="0" w:color="808080" w:themeColor="background1" w:themeShade="80"/>
        <w:bottom w:val="dotted" w:sz="2" w:space="0" w:color="808080" w:themeColor="background1" w:themeShade="80"/>
        <w:right w:val="dotted" w:sz="2" w:space="0" w:color="808080" w:themeColor="background1" w:themeShade="80"/>
        <w:insideH w:val="dotted" w:sz="2" w:space="0" w:color="808080" w:themeColor="background1" w:themeShade="80"/>
        <w:insideV w:val="dotted" w:sz="2" w:space="0" w:color="808080" w:themeColor="background1" w:themeShade="80"/>
      </w:tblBorders>
    </w:tblPr>
    <w:tcPr>
      <w:shd w:val="clear" w:color="auto" w:fill="auto"/>
      <w:vAlign w:val="center"/>
    </w:tcPr>
    <w:tblStylePr w:type="firstRow">
      <w:pPr>
        <w:wordWrap/>
        <w:spacing w:beforeLines="0" w:beforeAutospacing="0" w:afterLines="0" w:afterAutospacing="0" w:line="240" w:lineRule="auto"/>
      </w:pPr>
      <w:rPr>
        <w:b/>
        <w:bCs/>
        <w:i/>
        <w:color w:val="F2F2F2" w:themeColor="background1" w:themeShade="F2"/>
      </w:rPr>
      <w:tblPr/>
      <w:tcPr>
        <w:shd w:val="clear" w:color="auto" w:fill="45B1BA"/>
      </w:tcPr>
    </w:tblStylePr>
    <w:tblStylePr w:type="lastRow">
      <w:pPr>
        <w:spacing w:before="0" w:after="0" w:line="240" w:lineRule="auto"/>
      </w:pPr>
      <w:rPr>
        <w:b w:val="0"/>
        <w:bCs/>
      </w:rPr>
      <w:tblPr/>
      <w:tcPr>
        <w:tcBorders>
          <w:top w:val="dotted" w:sz="4" w:space="0" w:color="808080" w:themeColor="background1" w:themeShade="80"/>
          <w:left w:val="dotted" w:sz="4" w:space="0" w:color="808080" w:themeColor="background1" w:themeShade="80"/>
          <w:bottom w:val="dotted" w:sz="4" w:space="0" w:color="808080" w:themeColor="background1" w:themeShade="80"/>
          <w:right w:val="dotted" w:sz="4" w:space="0" w:color="808080" w:themeColor="background1" w:themeShade="80"/>
          <w:insideH w:val="dotted" w:sz="4" w:space="0" w:color="808080" w:themeColor="background1" w:themeShade="80"/>
          <w:insideV w:val="dotted" w:sz="4" w:space="0" w:color="808080" w:themeColor="background1" w:themeShade="80"/>
        </w:tcBorders>
        <w:shd w:val="clear" w:color="auto" w:fill="auto"/>
      </w:tcPr>
    </w:tblStylePr>
    <w:tblStylePr w:type="firstCol">
      <w:rPr>
        <w:b w:val="0"/>
        <w:bCs/>
      </w:rPr>
    </w:tblStylePr>
    <w:tblStylePr w:type="lastCol">
      <w:rPr>
        <w:b w:val="0"/>
        <w:bCs/>
      </w:rPr>
    </w:tblStylePr>
    <w:tblStylePr w:type="band1Vert">
      <w:tblPr/>
      <w:tcPr>
        <w:tcBorders>
          <w:top w:val="dotted" w:sz="4" w:space="0" w:color="808080" w:themeColor="background1" w:themeShade="80"/>
          <w:left w:val="dotted" w:sz="4" w:space="0" w:color="808080" w:themeColor="background1" w:themeShade="80"/>
          <w:bottom w:val="dotted" w:sz="4" w:space="0" w:color="808080" w:themeColor="background1" w:themeShade="80"/>
          <w:right w:val="dotted" w:sz="4" w:space="0" w:color="808080" w:themeColor="background1" w:themeShade="80"/>
          <w:insideH w:val="dotted" w:sz="4" w:space="0" w:color="808080" w:themeColor="background1" w:themeShade="80"/>
          <w:insideV w:val="dotted" w:sz="4" w:space="0" w:color="808080" w:themeColor="background1" w:themeShade="80"/>
        </w:tcBorders>
        <w:shd w:val="clear" w:color="auto" w:fill="D3DFEE" w:themeFill="accent1" w:themeFillTint="3F"/>
      </w:tcPr>
    </w:tblStylePr>
    <w:tblStylePr w:type="band2Vert">
      <w:tblPr/>
      <w:tcPr>
        <w:tcBorders>
          <w:top w:val="dotted" w:sz="4" w:space="0" w:color="808080" w:themeColor="background1" w:themeShade="80"/>
          <w:left w:val="dotted" w:sz="4" w:space="0" w:color="808080" w:themeColor="background1" w:themeShade="80"/>
          <w:bottom w:val="dotted" w:sz="4" w:space="0" w:color="808080" w:themeColor="background1" w:themeShade="80"/>
          <w:right w:val="dotted" w:sz="4" w:space="0" w:color="808080" w:themeColor="background1" w:themeShade="80"/>
          <w:insideH w:val="dotted" w:sz="4" w:space="0" w:color="808080" w:themeColor="background1" w:themeShade="80"/>
          <w:insideV w:val="dotted" w:sz="4" w:space="0" w:color="808080" w:themeColor="background1" w:themeShade="80"/>
        </w:tcBorders>
        <w:shd w:val="clear" w:color="auto" w:fill="auto"/>
      </w:tcPr>
    </w:tblStylePr>
    <w:tblStylePr w:type="band1Horz">
      <w:tblPr/>
      <w:tcPr>
        <w:tcBorders>
          <w:top w:val="dotted" w:sz="4" w:space="0" w:color="808080" w:themeColor="background1" w:themeShade="80"/>
          <w:left w:val="dotted" w:sz="4" w:space="0" w:color="808080" w:themeColor="background1" w:themeShade="80"/>
          <w:bottom w:val="dotted" w:sz="4" w:space="0" w:color="808080" w:themeColor="background1" w:themeShade="80"/>
          <w:right w:val="dotted" w:sz="4" w:space="0" w:color="808080" w:themeColor="background1" w:themeShade="80"/>
          <w:insideH w:val="dotted" w:sz="4" w:space="0" w:color="808080" w:themeColor="background1" w:themeShade="80"/>
          <w:insideV w:val="dotted" w:sz="4" w:space="0" w:color="808080" w:themeColor="background1" w:themeShade="80"/>
        </w:tcBorders>
        <w:shd w:val="clear" w:color="auto" w:fill="D9D9D9" w:themeFill="background1" w:themeFillShade="D9"/>
      </w:tcPr>
    </w:tblStylePr>
    <w:tblStylePr w:type="band2Horz">
      <w:tblPr/>
      <w:tcPr>
        <w:tcBorders>
          <w:top w:val="dotted" w:sz="4" w:space="0" w:color="808080" w:themeColor="background1" w:themeShade="80"/>
          <w:left w:val="dotted" w:sz="4" w:space="0" w:color="808080" w:themeColor="background1" w:themeShade="80"/>
          <w:bottom w:val="dotted" w:sz="4" w:space="0" w:color="808080" w:themeColor="background1" w:themeShade="80"/>
          <w:right w:val="dotted" w:sz="4" w:space="0" w:color="808080" w:themeColor="background1" w:themeShade="80"/>
          <w:insideH w:val="dotted" w:sz="4" w:space="0" w:color="808080" w:themeColor="background1" w:themeShade="80"/>
          <w:insideV w:val="dotted" w:sz="4" w:space="0" w:color="808080" w:themeColor="background1" w:themeShade="80"/>
        </w:tcBorders>
        <w:shd w:val="clear" w:color="auto" w:fill="auto"/>
      </w:tcPr>
    </w:tblStylePr>
  </w:style>
  <w:style w:type="character" w:styleId="Refdecomentario">
    <w:name w:val="annotation reference"/>
    <w:basedOn w:val="Fuentedeprrafopredeter"/>
    <w:uiPriority w:val="99"/>
    <w:semiHidden/>
    <w:unhideWhenUsed/>
    <w:rsid w:val="00110BC4"/>
    <w:rPr>
      <w:sz w:val="16"/>
      <w:szCs w:val="16"/>
    </w:rPr>
  </w:style>
  <w:style w:type="paragraph" w:styleId="Textocomentario">
    <w:name w:val="annotation text"/>
    <w:basedOn w:val="Normal"/>
    <w:link w:val="TextocomentarioCar"/>
    <w:uiPriority w:val="99"/>
    <w:semiHidden/>
    <w:unhideWhenUsed/>
    <w:rsid w:val="00110BC4"/>
    <w:rPr>
      <w:sz w:val="20"/>
      <w:szCs w:val="20"/>
    </w:rPr>
  </w:style>
  <w:style w:type="character" w:customStyle="1" w:styleId="TextocomentarioCar">
    <w:name w:val="Texto comentario Car"/>
    <w:basedOn w:val="Fuentedeprrafopredeter"/>
    <w:link w:val="Textocomentario"/>
    <w:uiPriority w:val="99"/>
    <w:semiHidden/>
    <w:rsid w:val="00110BC4"/>
    <w:rPr>
      <w:rFonts w:ascii="Times New Roman" w:eastAsia="Times New Roman" w:hAnsi="Times New Roman"/>
    </w:rPr>
  </w:style>
  <w:style w:type="paragraph" w:styleId="Asuntodelcomentario">
    <w:name w:val="annotation subject"/>
    <w:basedOn w:val="Textocomentario"/>
    <w:next w:val="Textocomentario"/>
    <w:link w:val="AsuntodelcomentarioCar"/>
    <w:uiPriority w:val="99"/>
    <w:semiHidden/>
    <w:unhideWhenUsed/>
    <w:rsid w:val="00110BC4"/>
    <w:rPr>
      <w:b/>
      <w:bCs/>
    </w:rPr>
  </w:style>
  <w:style w:type="character" w:customStyle="1" w:styleId="AsuntodelcomentarioCar">
    <w:name w:val="Asunto del comentario Car"/>
    <w:basedOn w:val="TextocomentarioCar"/>
    <w:link w:val="Asuntodelcomentario"/>
    <w:uiPriority w:val="99"/>
    <w:semiHidden/>
    <w:rsid w:val="00110BC4"/>
    <w:rPr>
      <w:rFonts w:ascii="Times New Roman" w:eastAsia="Times New Roman" w:hAnsi="Times New Roman"/>
      <w:b/>
      <w:bCs/>
    </w:rPr>
  </w:style>
  <w:style w:type="paragraph" w:styleId="Ttulo">
    <w:name w:val="Title"/>
    <w:aliases w:val="Main title"/>
    <w:basedOn w:val="Headline"/>
    <w:next w:val="Normal"/>
    <w:link w:val="TtuloCar"/>
    <w:uiPriority w:val="10"/>
    <w:qFormat/>
    <w:rsid w:val="00243065"/>
    <w:pPr>
      <w:spacing w:before="840"/>
      <w:outlineLvl w:val="0"/>
    </w:pPr>
  </w:style>
  <w:style w:type="character" w:customStyle="1" w:styleId="TtuloCar">
    <w:name w:val="Título Car"/>
    <w:aliases w:val="Main title Car"/>
    <w:basedOn w:val="Fuentedeprrafopredeter"/>
    <w:link w:val="Ttulo"/>
    <w:uiPriority w:val="10"/>
    <w:rsid w:val="00243065"/>
    <w:rPr>
      <w:rFonts w:ascii="Lucida Sans Unicode" w:eastAsia="Times New Roman" w:hAnsi="Lucida Sans Unicode"/>
      <w:b/>
      <w:bCs/>
      <w:sz w:val="48"/>
    </w:rPr>
  </w:style>
  <w:style w:type="paragraph" w:customStyle="1" w:styleId="Author">
    <w:name w:val="Author"/>
    <w:basedOn w:val="Normal"/>
    <w:link w:val="AuthorCar"/>
    <w:qFormat/>
    <w:rsid w:val="00F70F0C"/>
    <w:pPr>
      <w:jc w:val="center"/>
    </w:pPr>
    <w:rPr>
      <w:rFonts w:asciiTheme="minorHAnsi" w:hAnsiTheme="minorHAnsi" w:cstheme="minorHAnsi"/>
      <w:b/>
      <w:bCs/>
    </w:rPr>
  </w:style>
  <w:style w:type="paragraph" w:customStyle="1" w:styleId="Affiliation">
    <w:name w:val="Affiliation"/>
    <w:basedOn w:val="Normal"/>
    <w:link w:val="AffiliationCar"/>
    <w:qFormat/>
    <w:rsid w:val="00F70F0C"/>
    <w:pPr>
      <w:jc w:val="center"/>
    </w:pPr>
    <w:rPr>
      <w:rFonts w:asciiTheme="minorHAnsi" w:hAnsiTheme="minorHAnsi" w:cstheme="minorHAnsi"/>
      <w:i/>
      <w:iCs/>
    </w:rPr>
  </w:style>
  <w:style w:type="character" w:customStyle="1" w:styleId="AuthorCar">
    <w:name w:val="Author Car"/>
    <w:basedOn w:val="Fuentedeprrafopredeter"/>
    <w:link w:val="Author"/>
    <w:rsid w:val="00F70F0C"/>
    <w:rPr>
      <w:rFonts w:asciiTheme="minorHAnsi" w:eastAsia="Times New Roman" w:hAnsiTheme="minorHAnsi" w:cstheme="minorHAnsi"/>
      <w:b/>
      <w:bCs/>
      <w:sz w:val="24"/>
      <w:szCs w:val="24"/>
    </w:rPr>
  </w:style>
  <w:style w:type="character" w:customStyle="1" w:styleId="Ttulo1Car">
    <w:name w:val="Título 1 Car"/>
    <w:aliases w:val="Title 1 Car"/>
    <w:basedOn w:val="Fuentedeprrafopredeter"/>
    <w:link w:val="Ttulo1"/>
    <w:uiPriority w:val="9"/>
    <w:rsid w:val="00AE7444"/>
    <w:rPr>
      <w:rFonts w:asciiTheme="minorHAnsi" w:eastAsia="Times New Roman" w:hAnsiTheme="minorHAnsi" w:cstheme="minorHAnsi"/>
      <w:b/>
      <w:caps/>
      <w:sz w:val="28"/>
      <w:szCs w:val="28"/>
    </w:rPr>
  </w:style>
  <w:style w:type="character" w:customStyle="1" w:styleId="AffiliationCar">
    <w:name w:val="Affiliation Car"/>
    <w:basedOn w:val="Fuentedeprrafopredeter"/>
    <w:link w:val="Affiliation"/>
    <w:rsid w:val="00F70F0C"/>
    <w:rPr>
      <w:rFonts w:asciiTheme="minorHAnsi" w:eastAsia="Times New Roman" w:hAnsiTheme="minorHAnsi" w:cstheme="minorHAnsi"/>
      <w:i/>
      <w:iCs/>
      <w:sz w:val="24"/>
      <w:szCs w:val="24"/>
    </w:rPr>
  </w:style>
  <w:style w:type="paragraph" w:customStyle="1" w:styleId="Abstract">
    <w:name w:val="Abstract"/>
    <w:basedOn w:val="Normal"/>
    <w:link w:val="AbstractCar"/>
    <w:qFormat/>
    <w:rsid w:val="00F501C2"/>
    <w:pPr>
      <w:spacing w:after="120" w:line="276" w:lineRule="auto"/>
    </w:pPr>
    <w:rPr>
      <w:rFonts w:asciiTheme="minorHAnsi" w:hAnsiTheme="minorHAnsi" w:cstheme="minorHAnsi"/>
      <w:i/>
    </w:rPr>
  </w:style>
  <w:style w:type="paragraph" w:customStyle="1" w:styleId="Keywords">
    <w:name w:val="Keywords"/>
    <w:basedOn w:val="Normal"/>
    <w:link w:val="KeywordsCar"/>
    <w:qFormat/>
    <w:rsid w:val="00F501C2"/>
    <w:pPr>
      <w:spacing w:before="240" w:after="120" w:line="276" w:lineRule="auto"/>
    </w:pPr>
    <w:rPr>
      <w:rFonts w:asciiTheme="minorHAnsi" w:hAnsiTheme="minorHAnsi" w:cstheme="minorHAnsi"/>
      <w:sz w:val="22"/>
      <w:szCs w:val="22"/>
    </w:rPr>
  </w:style>
  <w:style w:type="character" w:customStyle="1" w:styleId="AbstractCar">
    <w:name w:val="Abstract Car"/>
    <w:basedOn w:val="Fuentedeprrafopredeter"/>
    <w:link w:val="Abstract"/>
    <w:rsid w:val="00F501C2"/>
    <w:rPr>
      <w:rFonts w:asciiTheme="minorHAnsi" w:eastAsia="Times New Roman" w:hAnsiTheme="minorHAnsi" w:cstheme="minorHAnsi"/>
      <w:i/>
      <w:sz w:val="24"/>
      <w:szCs w:val="24"/>
    </w:rPr>
  </w:style>
  <w:style w:type="paragraph" w:customStyle="1" w:styleId="Title2">
    <w:name w:val="Title 2"/>
    <w:basedOn w:val="Subhead2"/>
    <w:next w:val="Prrafodelista"/>
    <w:link w:val="Title2Car"/>
    <w:qFormat/>
    <w:rsid w:val="00637A1F"/>
    <w:pPr>
      <w:spacing w:before="160" w:after="120"/>
    </w:pPr>
    <w:rPr>
      <w:rFonts w:asciiTheme="minorHAnsi" w:hAnsiTheme="minorHAnsi" w:cstheme="minorHAnsi"/>
      <w:sz w:val="26"/>
      <w:szCs w:val="26"/>
    </w:rPr>
  </w:style>
  <w:style w:type="character" w:customStyle="1" w:styleId="KeywordsCar">
    <w:name w:val="Keywords Car"/>
    <w:basedOn w:val="Fuentedeprrafopredeter"/>
    <w:link w:val="Keywords"/>
    <w:rsid w:val="00F501C2"/>
    <w:rPr>
      <w:rFonts w:asciiTheme="minorHAnsi" w:eastAsia="Times New Roman" w:hAnsiTheme="minorHAnsi" w:cstheme="minorHAnsi"/>
      <w:sz w:val="22"/>
      <w:szCs w:val="22"/>
    </w:rPr>
  </w:style>
  <w:style w:type="paragraph" w:customStyle="1" w:styleId="Title3">
    <w:name w:val="Title 3"/>
    <w:basedOn w:val="Prrafodelista"/>
    <w:next w:val="Prrafodelista"/>
    <w:link w:val="Title3Car"/>
    <w:qFormat/>
    <w:rsid w:val="00637A1F"/>
    <w:pPr>
      <w:spacing w:before="160" w:after="120"/>
    </w:pPr>
    <w:rPr>
      <w:b/>
      <w:i/>
    </w:rPr>
  </w:style>
  <w:style w:type="character" w:customStyle="1" w:styleId="Subhead2Car">
    <w:name w:val="Subhead 2 Car"/>
    <w:basedOn w:val="Fuentedeprrafopredeter"/>
    <w:link w:val="Subhead2"/>
    <w:rsid w:val="00B44CB5"/>
    <w:rPr>
      <w:rFonts w:ascii="Arial" w:eastAsia="Times New Roman" w:hAnsi="Arial" w:cs="Arial"/>
      <w:b/>
      <w:bCs/>
      <w:color w:val="000000"/>
      <w:sz w:val="24"/>
      <w:szCs w:val="24"/>
    </w:rPr>
  </w:style>
  <w:style w:type="character" w:customStyle="1" w:styleId="Title2Car">
    <w:name w:val="Title 2 Car"/>
    <w:basedOn w:val="Subhead2Car"/>
    <w:link w:val="Title2"/>
    <w:rsid w:val="00637A1F"/>
    <w:rPr>
      <w:rFonts w:asciiTheme="minorHAnsi" w:eastAsia="Times New Roman" w:hAnsiTheme="minorHAnsi" w:cstheme="minorHAnsi"/>
      <w:b/>
      <w:bCs/>
      <w:color w:val="000000"/>
      <w:sz w:val="26"/>
      <w:szCs w:val="26"/>
    </w:rPr>
  </w:style>
  <w:style w:type="paragraph" w:customStyle="1" w:styleId="Code">
    <w:name w:val="Code"/>
    <w:basedOn w:val="Sinespaciado"/>
    <w:link w:val="CodeCar"/>
    <w:qFormat/>
    <w:rsid w:val="00581284"/>
    <w:pPr>
      <w:spacing w:line="276" w:lineRule="auto"/>
    </w:pPr>
    <w:rPr>
      <w:rFonts w:ascii="Consolas" w:hAnsi="Consolas" w:cs="Courier New"/>
      <w:sz w:val="20"/>
      <w:szCs w:val="20"/>
    </w:rPr>
  </w:style>
  <w:style w:type="character" w:customStyle="1" w:styleId="PrrafodelistaCar">
    <w:name w:val="Párrafo de lista Car"/>
    <w:aliases w:val="Paragraph Car"/>
    <w:basedOn w:val="Fuentedeprrafopredeter"/>
    <w:link w:val="Prrafodelista"/>
    <w:uiPriority w:val="34"/>
    <w:rsid w:val="003252C0"/>
    <w:rPr>
      <w:rFonts w:asciiTheme="minorHAnsi" w:eastAsia="Times New Roman" w:hAnsiTheme="minorHAnsi" w:cstheme="minorHAnsi"/>
      <w:sz w:val="24"/>
      <w:szCs w:val="24"/>
    </w:rPr>
  </w:style>
  <w:style w:type="character" w:customStyle="1" w:styleId="Title3Car">
    <w:name w:val="Title 3 Car"/>
    <w:basedOn w:val="PrrafodelistaCar"/>
    <w:link w:val="Title3"/>
    <w:rsid w:val="00637A1F"/>
    <w:rPr>
      <w:rFonts w:asciiTheme="minorHAnsi" w:eastAsia="Times New Roman" w:hAnsiTheme="minorHAnsi" w:cstheme="minorHAnsi"/>
      <w:b/>
      <w:i/>
      <w:sz w:val="24"/>
      <w:szCs w:val="24"/>
    </w:rPr>
  </w:style>
  <w:style w:type="paragraph" w:customStyle="1" w:styleId="CaptionFigureTable">
    <w:name w:val="Caption Figure/Table"/>
    <w:basedOn w:val="Descripcin"/>
    <w:link w:val="CaptionFigureTableCar"/>
    <w:qFormat/>
    <w:rsid w:val="007F78C0"/>
    <w:rPr>
      <w:b w:val="0"/>
      <w:bCs/>
    </w:rPr>
  </w:style>
  <w:style w:type="character" w:customStyle="1" w:styleId="CodeCar">
    <w:name w:val="Code Car"/>
    <w:basedOn w:val="Subhead2Car"/>
    <w:link w:val="Code"/>
    <w:rsid w:val="00581284"/>
    <w:rPr>
      <w:rFonts w:ascii="Consolas" w:eastAsiaTheme="minorHAnsi" w:hAnsi="Consolas" w:cs="Courier New"/>
      <w:b w:val="0"/>
      <w:bCs w:val="0"/>
      <w:color w:val="000000"/>
      <w:sz w:val="24"/>
      <w:szCs w:val="24"/>
    </w:rPr>
  </w:style>
  <w:style w:type="paragraph" w:styleId="Bibliografa">
    <w:name w:val="Bibliography"/>
    <w:basedOn w:val="Normal"/>
    <w:next w:val="Normal"/>
    <w:link w:val="BibliografaCar"/>
    <w:uiPriority w:val="37"/>
    <w:unhideWhenUsed/>
    <w:rsid w:val="00983A81"/>
    <w:pPr>
      <w:tabs>
        <w:tab w:val="left" w:pos="384"/>
      </w:tabs>
      <w:ind w:left="384" w:hanging="384"/>
    </w:pPr>
  </w:style>
  <w:style w:type="character" w:customStyle="1" w:styleId="DescripcinCar">
    <w:name w:val="Descripción Car"/>
    <w:basedOn w:val="Fuentedeprrafopredeter"/>
    <w:link w:val="Descripcin"/>
    <w:uiPriority w:val="35"/>
    <w:rsid w:val="007F78C0"/>
    <w:rPr>
      <w:rFonts w:asciiTheme="minorHAnsi" w:eastAsiaTheme="minorHAnsi" w:hAnsiTheme="minorHAnsi" w:cstheme="minorBidi"/>
      <w:b/>
      <w:i/>
      <w:szCs w:val="22"/>
    </w:rPr>
  </w:style>
  <w:style w:type="character" w:customStyle="1" w:styleId="CaptionFigureTableCar">
    <w:name w:val="Caption Figure/Table Car"/>
    <w:basedOn w:val="DescripcinCar"/>
    <w:link w:val="CaptionFigureTable"/>
    <w:rsid w:val="007F78C0"/>
    <w:rPr>
      <w:rFonts w:asciiTheme="minorHAnsi" w:eastAsiaTheme="minorHAnsi" w:hAnsiTheme="minorHAnsi" w:cstheme="minorBidi"/>
      <w:b w:val="0"/>
      <w:bCs/>
      <w:i/>
      <w:szCs w:val="22"/>
    </w:rPr>
  </w:style>
  <w:style w:type="paragraph" w:customStyle="1" w:styleId="References">
    <w:name w:val="References"/>
    <w:basedOn w:val="Bibliografa"/>
    <w:link w:val="ReferencesCar"/>
    <w:qFormat/>
    <w:rsid w:val="00BB1D41"/>
    <w:pPr>
      <w:spacing w:line="276" w:lineRule="auto"/>
    </w:pPr>
    <w:rPr>
      <w:rFonts w:ascii="Calibri" w:hAnsi="Calibri" w:cs="Calibri"/>
      <w:sz w:val="22"/>
      <w:szCs w:val="22"/>
    </w:rPr>
  </w:style>
  <w:style w:type="character" w:customStyle="1" w:styleId="BibliografaCar">
    <w:name w:val="Bibliografía Car"/>
    <w:basedOn w:val="Fuentedeprrafopredeter"/>
    <w:link w:val="Bibliografa"/>
    <w:uiPriority w:val="37"/>
    <w:rsid w:val="00DD7D2F"/>
    <w:rPr>
      <w:rFonts w:ascii="Times New Roman" w:eastAsia="Times New Roman" w:hAnsi="Times New Roman"/>
      <w:sz w:val="24"/>
      <w:szCs w:val="24"/>
    </w:rPr>
  </w:style>
  <w:style w:type="character" w:customStyle="1" w:styleId="ReferencesCar">
    <w:name w:val="References Car"/>
    <w:basedOn w:val="BibliografaCar"/>
    <w:link w:val="References"/>
    <w:rsid w:val="00BB1D41"/>
    <w:rPr>
      <w:rFonts w:ascii="Times New Roman" w:eastAsia="Times New Roman" w:hAnsi="Times New Roman" w:cs="Calibri"/>
      <w:sz w:val="22"/>
      <w:szCs w:val="22"/>
    </w:rPr>
  </w:style>
  <w:style w:type="character" w:customStyle="1" w:styleId="UnresolvedMention1">
    <w:name w:val="Unresolved Mention1"/>
    <w:basedOn w:val="Fuentedeprrafopredeter"/>
    <w:uiPriority w:val="99"/>
    <w:semiHidden/>
    <w:unhideWhenUsed/>
    <w:rsid w:val="00D72C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5880766">
      <w:bodyDiv w:val="1"/>
      <w:marLeft w:val="0"/>
      <w:marRight w:val="0"/>
      <w:marTop w:val="0"/>
      <w:marBottom w:val="0"/>
      <w:divBdr>
        <w:top w:val="none" w:sz="0" w:space="0" w:color="auto"/>
        <w:left w:val="none" w:sz="0" w:space="0" w:color="auto"/>
        <w:bottom w:val="none" w:sz="0" w:space="0" w:color="auto"/>
        <w:right w:val="none" w:sz="0" w:space="0" w:color="auto"/>
      </w:divBdr>
    </w:div>
    <w:div w:id="459155186">
      <w:bodyDiv w:val="1"/>
      <w:marLeft w:val="0"/>
      <w:marRight w:val="0"/>
      <w:marTop w:val="0"/>
      <w:marBottom w:val="0"/>
      <w:divBdr>
        <w:top w:val="none" w:sz="0" w:space="0" w:color="auto"/>
        <w:left w:val="none" w:sz="0" w:space="0" w:color="auto"/>
        <w:bottom w:val="none" w:sz="0" w:space="0" w:color="auto"/>
        <w:right w:val="none" w:sz="0" w:space="0" w:color="auto"/>
      </w:divBdr>
    </w:div>
    <w:div w:id="633951693">
      <w:bodyDiv w:val="1"/>
      <w:marLeft w:val="0"/>
      <w:marRight w:val="0"/>
      <w:marTop w:val="0"/>
      <w:marBottom w:val="0"/>
      <w:divBdr>
        <w:top w:val="none" w:sz="0" w:space="0" w:color="auto"/>
        <w:left w:val="none" w:sz="0" w:space="0" w:color="auto"/>
        <w:bottom w:val="none" w:sz="0" w:space="0" w:color="auto"/>
        <w:right w:val="none" w:sz="0" w:space="0" w:color="auto"/>
      </w:divBdr>
    </w:div>
    <w:div w:id="672993582">
      <w:bodyDiv w:val="1"/>
      <w:marLeft w:val="0"/>
      <w:marRight w:val="0"/>
      <w:marTop w:val="0"/>
      <w:marBottom w:val="0"/>
      <w:divBdr>
        <w:top w:val="none" w:sz="0" w:space="0" w:color="auto"/>
        <w:left w:val="none" w:sz="0" w:space="0" w:color="auto"/>
        <w:bottom w:val="none" w:sz="0" w:space="0" w:color="auto"/>
        <w:right w:val="none" w:sz="0" w:space="0" w:color="auto"/>
      </w:divBdr>
    </w:div>
    <w:div w:id="934629851">
      <w:bodyDiv w:val="1"/>
      <w:marLeft w:val="0"/>
      <w:marRight w:val="0"/>
      <w:marTop w:val="0"/>
      <w:marBottom w:val="0"/>
      <w:divBdr>
        <w:top w:val="none" w:sz="0" w:space="0" w:color="auto"/>
        <w:left w:val="none" w:sz="0" w:space="0" w:color="auto"/>
        <w:bottom w:val="none" w:sz="0" w:space="0" w:color="auto"/>
        <w:right w:val="none" w:sz="0" w:space="0" w:color="auto"/>
      </w:divBdr>
    </w:div>
    <w:div w:id="1129514591">
      <w:bodyDiv w:val="1"/>
      <w:marLeft w:val="0"/>
      <w:marRight w:val="0"/>
      <w:marTop w:val="0"/>
      <w:marBottom w:val="0"/>
      <w:divBdr>
        <w:top w:val="none" w:sz="0" w:space="0" w:color="auto"/>
        <w:left w:val="none" w:sz="0" w:space="0" w:color="auto"/>
        <w:bottom w:val="none" w:sz="0" w:space="0" w:color="auto"/>
        <w:right w:val="none" w:sz="0" w:space="0" w:color="auto"/>
      </w:divBdr>
    </w:div>
    <w:div w:id="1401363270">
      <w:bodyDiv w:val="1"/>
      <w:marLeft w:val="0"/>
      <w:marRight w:val="0"/>
      <w:marTop w:val="0"/>
      <w:marBottom w:val="0"/>
      <w:divBdr>
        <w:top w:val="none" w:sz="0" w:space="0" w:color="auto"/>
        <w:left w:val="none" w:sz="0" w:space="0" w:color="auto"/>
        <w:bottom w:val="none" w:sz="0" w:space="0" w:color="auto"/>
        <w:right w:val="none" w:sz="0" w:space="0" w:color="auto"/>
      </w:divBdr>
    </w:div>
    <w:div w:id="1684549990">
      <w:bodyDiv w:val="1"/>
      <w:marLeft w:val="0"/>
      <w:marRight w:val="0"/>
      <w:marTop w:val="0"/>
      <w:marBottom w:val="0"/>
      <w:divBdr>
        <w:top w:val="none" w:sz="0" w:space="0" w:color="auto"/>
        <w:left w:val="none" w:sz="0" w:space="0" w:color="auto"/>
        <w:bottom w:val="none" w:sz="0" w:space="0" w:color="auto"/>
        <w:right w:val="none" w:sz="0" w:space="0" w:color="auto"/>
      </w:divBdr>
    </w:div>
    <w:div w:id="2010910559">
      <w:bodyDiv w:val="1"/>
      <w:marLeft w:val="0"/>
      <w:marRight w:val="0"/>
      <w:marTop w:val="0"/>
      <w:marBottom w:val="0"/>
      <w:divBdr>
        <w:top w:val="none" w:sz="0" w:space="0" w:color="auto"/>
        <w:left w:val="none" w:sz="0" w:space="0" w:color="auto"/>
        <w:bottom w:val="none" w:sz="0" w:space="0" w:color="auto"/>
        <w:right w:val="none" w:sz="0" w:space="0" w:color="auto"/>
      </w:divBdr>
    </w:div>
    <w:div w:id="2044672274">
      <w:bodyDiv w:val="1"/>
      <w:marLeft w:val="0"/>
      <w:marRight w:val="0"/>
      <w:marTop w:val="0"/>
      <w:marBottom w:val="0"/>
      <w:divBdr>
        <w:top w:val="none" w:sz="0" w:space="0" w:color="auto"/>
        <w:left w:val="none" w:sz="0" w:space="0" w:color="auto"/>
        <w:bottom w:val="none" w:sz="0" w:space="0" w:color="auto"/>
        <w:right w:val="none" w:sz="0" w:space="0" w:color="auto"/>
      </w:divBdr>
      <w:divsChild>
        <w:div w:id="622151801">
          <w:marLeft w:val="0"/>
          <w:marRight w:val="0"/>
          <w:marTop w:val="0"/>
          <w:marBottom w:val="0"/>
          <w:divBdr>
            <w:top w:val="none" w:sz="0" w:space="0" w:color="auto"/>
            <w:left w:val="none" w:sz="0" w:space="0" w:color="auto"/>
            <w:bottom w:val="none" w:sz="0" w:space="0" w:color="auto"/>
            <w:right w:val="none" w:sz="0" w:space="0" w:color="auto"/>
          </w:divBdr>
          <w:divsChild>
            <w:div w:id="1864325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fao.org/wairdocs/ilri/x5465e/x5465e06.htm"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apastyle.apa.org/" TargetMode="External"/><Relationship Id="rId2" Type="http://schemas.openxmlformats.org/officeDocument/2006/relationships/hyperlink" Target="https://www.zotero.org/styles?q=American%20Psychological%20Association%207th%20edition" TargetMode="External"/><Relationship Id="rId1" Type="http://schemas.openxmlformats.org/officeDocument/2006/relationships/hyperlink" Target="https://www.zotero.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emplates xmlns="fa36abe8-40d8-46e2-846e-75b5e18b03bd" xsi:nil="true"/>
    <Member_Groups xmlns="fa36abe8-40d8-46e2-846e-75b5e18b03bd">
      <UserInfo>
        <DisplayName/>
        <AccountId xsi:nil="true"/>
        <AccountType/>
      </UserInfo>
    </Member_Groups>
    <Self_Registration_Enabled xmlns="fa36abe8-40d8-46e2-846e-75b5e18b03bd" xsi:nil="true"/>
    <Has_Leaders_Only_SectionGroup xmlns="fa36abe8-40d8-46e2-846e-75b5e18b03bd" xsi:nil="true"/>
    <DefaultSectionNames xmlns="fa36abe8-40d8-46e2-846e-75b5e18b03bd" xsi:nil="true"/>
    <Invited_Members xmlns="fa36abe8-40d8-46e2-846e-75b5e18b03bd" xsi:nil="true"/>
    <AppVersion xmlns="fa36abe8-40d8-46e2-846e-75b5e18b03bd" xsi:nil="true"/>
    <CultureName xmlns="fa36abe8-40d8-46e2-846e-75b5e18b03bd" xsi:nil="true"/>
    <FolderType xmlns="fa36abe8-40d8-46e2-846e-75b5e18b03bd" xsi:nil="true"/>
    <Owner xmlns="fa36abe8-40d8-46e2-846e-75b5e18b03bd">
      <UserInfo>
        <DisplayName/>
        <AccountId xsi:nil="true"/>
        <AccountType/>
      </UserInfo>
    </Owner>
    <Leaders xmlns="fa36abe8-40d8-46e2-846e-75b5e18b03bd">
      <UserInfo>
        <DisplayName/>
        <AccountId xsi:nil="true"/>
        <AccountType/>
      </UserInfo>
    </Leaders>
    <NotebookType xmlns="fa36abe8-40d8-46e2-846e-75b5e18b03bd" xsi:nil="true"/>
    <TeamsChannelId xmlns="fa36abe8-40d8-46e2-846e-75b5e18b03bd" xsi:nil="true"/>
    <Invited_Leaders xmlns="fa36abe8-40d8-46e2-846e-75b5e18b03bd" xsi:nil="true"/>
    <Members xmlns="fa36abe8-40d8-46e2-846e-75b5e18b03bd">
      <UserInfo>
        <DisplayName/>
        <AccountId xsi:nil="true"/>
        <AccountType/>
      </UserInfo>
    </Members>
    <Is_Collaboration_Space_Locked xmlns="fa36abe8-40d8-46e2-846e-75b5e18b03bd" xsi:nil="true"/>
    <IsNotebookLocked xmlns="fa36abe8-40d8-46e2-846e-75b5e18b03bd"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o" ma:contentTypeID="0x01010065F8293EE4B27A44A410ED21DCAD44B4" ma:contentTypeVersion="28" ma:contentTypeDescription="Crear nuevo documento." ma:contentTypeScope="" ma:versionID="c0614856bba57b6bc2eff343205c7174">
  <xsd:schema xmlns:xsd="http://www.w3.org/2001/XMLSchema" xmlns:xs="http://www.w3.org/2001/XMLSchema" xmlns:p="http://schemas.microsoft.com/office/2006/metadata/properties" xmlns:ns3="2520f25b-0ef3-4127-95bd-82e745a0ba18" xmlns:ns4="fa36abe8-40d8-46e2-846e-75b5e18b03bd" targetNamespace="http://schemas.microsoft.com/office/2006/metadata/properties" ma:root="true" ma:fieldsID="f9c1e04d9d7dc3440813f577b80802ba" ns3:_="" ns4:_="">
    <xsd:import namespace="2520f25b-0ef3-4127-95bd-82e745a0ba18"/>
    <xsd:import namespace="fa36abe8-40d8-46e2-846e-75b5e18b03bd"/>
    <xsd:element name="properties">
      <xsd:complexType>
        <xsd:sequence>
          <xsd:element name="documentManagement">
            <xsd:complexType>
              <xsd:all>
                <xsd:element ref="ns3:SharedWithUsers" minOccurs="0"/>
                <xsd:element ref="ns3:SharedWithDetails" minOccurs="0"/>
                <xsd:element ref="ns3:SharingHintHash" minOccurs="0"/>
                <xsd:element ref="ns3:LastSharedByUser" minOccurs="0"/>
                <xsd:element ref="ns3:LastSharedByTime"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NotebookType" minOccurs="0"/>
                <xsd:element ref="ns4:FolderType" minOccurs="0"/>
                <xsd:element ref="ns4:CultureName" minOccurs="0"/>
                <xsd:element ref="ns4:AppVersion" minOccurs="0"/>
                <xsd:element ref="ns4:TeamsChannelId" minOccurs="0"/>
                <xsd:element ref="ns4:Owner" minOccurs="0"/>
                <xsd:element ref="ns4:DefaultSectionNames" minOccurs="0"/>
                <xsd:element ref="ns4:Templates" minOccurs="0"/>
                <xsd:element ref="ns4:Leaders" minOccurs="0"/>
                <xsd:element ref="ns4:Members" minOccurs="0"/>
                <xsd:element ref="ns4:Member_Groups" minOccurs="0"/>
                <xsd:element ref="ns4:Invited_Leaders" minOccurs="0"/>
                <xsd:element ref="ns4:Invited_Members" minOccurs="0"/>
                <xsd:element ref="ns4:Self_Registration_Enabled" minOccurs="0"/>
                <xsd:element ref="ns4:Has_Leaders_Only_SectionGroup" minOccurs="0"/>
                <xsd:element ref="ns4:Is_Collaboration_Space_Locked" minOccurs="0"/>
                <xsd:element ref="ns4:IsNotebookLocke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520f25b-0ef3-4127-95bd-82e745a0ba18" elementFormDefault="qualified">
    <xsd:import namespace="http://schemas.microsoft.com/office/2006/documentManagement/types"/>
    <xsd:import namespace="http://schemas.microsoft.com/office/infopath/2007/PartnerControls"/>
    <xsd:element name="SharedWithUsers" ma:index="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les de uso compartido" ma:description="" ma:internalName="SharedWithDetails" ma:readOnly="true">
      <xsd:simpleType>
        <xsd:restriction base="dms:Note">
          <xsd:maxLength value="255"/>
        </xsd:restriction>
      </xsd:simpleType>
    </xsd:element>
    <xsd:element name="SharingHintHash" ma:index="10" nillable="true" ma:displayName="Hash de la sugerencia para compartir" ma:description="" ma:internalName="SharingHintHash" ma:readOnly="true">
      <xsd:simpleType>
        <xsd:restriction base="dms:Text"/>
      </xsd:simpleType>
    </xsd:element>
    <xsd:element name="LastSharedByUser" ma:index="11" nillable="true" ma:displayName="Última vez que se compartió por usuario" ma:description="" ma:internalName="LastSharedByUser" ma:readOnly="true">
      <xsd:simpleType>
        <xsd:restriction base="dms:Note">
          <xsd:maxLength value="255"/>
        </xsd:restriction>
      </xsd:simpleType>
    </xsd:element>
    <xsd:element name="LastSharedByTime" ma:index="12" nillable="true" ma:displayName="Última vez que se compartió por hora"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fa36abe8-40d8-46e2-846e-75b5e18b03bd" elementFormDefault="qualified">
    <xsd:import namespace="http://schemas.microsoft.com/office/2006/documentManagement/types"/>
    <xsd:import namespace="http://schemas.microsoft.com/office/infopath/2007/PartnerControls"/>
    <xsd:element name="MediaServiceMetadata" ma:index="13" nillable="true" ma:displayName="MediaServiceMetadata" ma:description="" ma:hidden="true" ma:internalName="MediaServiceMetadata" ma:readOnly="true">
      <xsd:simpleType>
        <xsd:restriction base="dms:Note"/>
      </xsd:simpleType>
    </xsd:element>
    <xsd:element name="MediaServiceFastMetadata" ma:index="14" nillable="true" ma:displayName="MediaServiceFastMetadata" ma:description="" ma:hidden="true" ma:internalName="MediaServiceFastMetadata" ma:readOnly="true">
      <xsd:simpleType>
        <xsd:restriction base="dms:Note"/>
      </xsd:simpleType>
    </xsd:element>
    <xsd:element name="MediaServiceDateTaken" ma:index="15" nillable="true" ma:displayName="MediaServiceDateTaken" ma:description="" ma:hidden="true" ma:internalName="MediaServiceDateTaken" ma:readOnly="true">
      <xsd:simpleType>
        <xsd:restriction base="dms:Text"/>
      </xsd:simpleType>
    </xsd:element>
    <xsd:element name="MediaServiceAutoTags" ma:index="16" nillable="true" ma:displayName="MediaServiceAutoTags" ma:description="" ma:internalName="MediaServiceAutoTags" ma:readOnly="true">
      <xsd:simpleType>
        <xsd:restriction base="dms:Text"/>
      </xsd:simpleType>
    </xsd:element>
    <xsd:element name="MediaServiceLocation" ma:index="17" nillable="true" ma:displayName="MediaServiceLocation" ma:internalName="MediaServiceLocation" ma:readOnly="true">
      <xsd:simpleType>
        <xsd:restriction base="dms:Text"/>
      </xsd:simpleType>
    </xsd:element>
    <xsd:element name="MediaServiceOCR" ma:index="18" nillable="true" ma:displayName="MediaServiceOCR" ma:internalName="MediaServiceOCR" ma:readOnly="true">
      <xsd:simpleType>
        <xsd:restriction base="dms:Note">
          <xsd:maxLength value="255"/>
        </xsd:restriction>
      </xsd:simpleType>
    </xsd:element>
    <xsd:element name="NotebookType" ma:index="19" nillable="true" ma:displayName="Notebook Type" ma:internalName="NotebookType">
      <xsd:simpleType>
        <xsd:restriction base="dms:Text"/>
      </xsd:simpleType>
    </xsd:element>
    <xsd:element name="FolderType" ma:index="20" nillable="true" ma:displayName="Folder Type" ma:internalName="FolderType">
      <xsd:simpleType>
        <xsd:restriction base="dms:Text"/>
      </xsd:simpleType>
    </xsd:element>
    <xsd:element name="CultureName" ma:index="21" nillable="true" ma:displayName="Culture Name" ma:internalName="CultureName">
      <xsd:simpleType>
        <xsd:restriction base="dms:Text"/>
      </xsd:simpleType>
    </xsd:element>
    <xsd:element name="AppVersion" ma:index="22" nillable="true" ma:displayName="App Version" ma:internalName="AppVersion">
      <xsd:simpleType>
        <xsd:restriction base="dms:Text"/>
      </xsd:simpleType>
    </xsd:element>
    <xsd:element name="TeamsChannelId" ma:index="23" nillable="true" ma:displayName="Teams Channel Id" ma:internalName="TeamsChannelId">
      <xsd:simpleType>
        <xsd:restriction base="dms:Text"/>
      </xsd:simpleType>
    </xsd:element>
    <xsd:element name="Owner" ma:index="24"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efaultSectionNames" ma:index="25" nillable="true" ma:displayName="Default Section Names" ma:internalName="DefaultSectionNames">
      <xsd:simpleType>
        <xsd:restriction base="dms:Note">
          <xsd:maxLength value="255"/>
        </xsd:restriction>
      </xsd:simpleType>
    </xsd:element>
    <xsd:element name="Templates" ma:index="26" nillable="true" ma:displayName="Templates" ma:internalName="Templates">
      <xsd:simpleType>
        <xsd:restriction base="dms:Note">
          <xsd:maxLength value="255"/>
        </xsd:restriction>
      </xsd:simpleType>
    </xsd:element>
    <xsd:element name="Leaders" ma:index="27" nillable="true" ma:displayName="Leaders" ma:internalName="Lead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embers" ma:index="28" nillable="true" ma:displayName="Members" ma:internalName="Memb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ember_Groups" ma:index="29" nillable="true" ma:displayName="Member Groups" ma:internalName="Member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Invited_Leaders" ma:index="30" nillable="true" ma:displayName="Invited Leaders" ma:internalName="Invited_Leaders">
      <xsd:simpleType>
        <xsd:restriction base="dms:Note">
          <xsd:maxLength value="255"/>
        </xsd:restriction>
      </xsd:simpleType>
    </xsd:element>
    <xsd:element name="Invited_Members" ma:index="31" nillable="true" ma:displayName="Invited Members" ma:internalName="Invited_Members">
      <xsd:simpleType>
        <xsd:restriction base="dms:Note">
          <xsd:maxLength value="255"/>
        </xsd:restriction>
      </xsd:simpleType>
    </xsd:element>
    <xsd:element name="Self_Registration_Enabled" ma:index="32" nillable="true" ma:displayName="Self Registration Enabled" ma:internalName="Self_Registration_Enabled">
      <xsd:simpleType>
        <xsd:restriction base="dms:Boolean"/>
      </xsd:simpleType>
    </xsd:element>
    <xsd:element name="Has_Leaders_Only_SectionGroup" ma:index="33" nillable="true" ma:displayName="Has Leaders Only SectionGroup" ma:internalName="Has_Leaders_Only_SectionGroup">
      <xsd:simpleType>
        <xsd:restriction base="dms:Boolean"/>
      </xsd:simpleType>
    </xsd:element>
    <xsd:element name="Is_Collaboration_Space_Locked" ma:index="34" nillable="true" ma:displayName="Is Collaboration Space Locked" ma:internalName="Is_Collaboration_Space_Locked">
      <xsd:simpleType>
        <xsd:restriction base="dms:Boolean"/>
      </xsd:simpleType>
    </xsd:element>
    <xsd:element name="IsNotebookLocked" ma:index="35" nillable="true" ma:displayName="Is Notebook Locked" ma:internalName="IsNotebookLocked">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DD206DD-BA3C-41B1-9EB8-857148FB28E5}">
  <ds:schemaRefs>
    <ds:schemaRef ds:uri="http://schemas.microsoft.com/sharepoint/v3/contenttype/forms"/>
  </ds:schemaRefs>
</ds:datastoreItem>
</file>

<file path=customXml/itemProps2.xml><?xml version="1.0" encoding="utf-8"?>
<ds:datastoreItem xmlns:ds="http://schemas.openxmlformats.org/officeDocument/2006/customXml" ds:itemID="{2241C954-D63F-419A-9355-E78156B7C5EA}">
  <ds:schemaRefs>
    <ds:schemaRef ds:uri="http://schemas.microsoft.com/office/2006/metadata/properties"/>
    <ds:schemaRef ds:uri="http://schemas.microsoft.com/office/infopath/2007/PartnerControls"/>
    <ds:schemaRef ds:uri="fa36abe8-40d8-46e2-846e-75b5e18b03bd"/>
  </ds:schemaRefs>
</ds:datastoreItem>
</file>

<file path=customXml/itemProps3.xml><?xml version="1.0" encoding="utf-8"?>
<ds:datastoreItem xmlns:ds="http://schemas.openxmlformats.org/officeDocument/2006/customXml" ds:itemID="{F0B51B67-8C8C-40E8-B958-1177B01758E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520f25b-0ef3-4127-95bd-82e745a0ba18"/>
    <ds:schemaRef ds:uri="fa36abe8-40d8-46e2-846e-75b5e18b03b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3B7D976-FF60-43DE-A33F-D942A88E5D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1494</Words>
  <Characters>8085</Characters>
  <Application>Microsoft Office Word</Application>
  <DocSecurity>0</DocSecurity>
  <Lines>218</Lines>
  <Paragraphs>177</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9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stin DeMarco</dc:creator>
  <cp:keywords/>
  <cp:lastModifiedBy>López Baldominos Inés</cp:lastModifiedBy>
  <cp:revision>3</cp:revision>
  <cp:lastPrinted>2017-04-13T13:41:00Z</cp:lastPrinted>
  <dcterms:created xsi:type="dcterms:W3CDTF">2024-06-24T09:48:00Z</dcterms:created>
  <dcterms:modified xsi:type="dcterms:W3CDTF">2024-06-24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5F8293EE4B27A44A410ED21DCAD44B4</vt:lpwstr>
  </property>
  <property fmtid="{D5CDD505-2E9C-101B-9397-08002B2CF9AE}" pid="3" name="ZOTERO_PREF_1">
    <vt:lpwstr>&lt;data data-version="3" zotero-version="6.0.36"&gt;&lt;session id="rLllS4bV"/&gt;&lt;style id="http://www.zotero.org/styles/ieee" locale="en-GB" hasBibliography="1" bibliographyStyleHasBeenSet="1"/&gt;&lt;prefs&gt;&lt;pref name="fieldType" value="Field"/&gt;&lt;/prefs&gt;&lt;/data&gt;</vt:lpwstr>
  </property>
  <property fmtid="{D5CDD505-2E9C-101B-9397-08002B2CF9AE}" pid="4" name="GrammarlyDocumentId">
    <vt:lpwstr>38731c2046e9c0d937eb07e01f023eda2d31f23c0d6ca50144400c078c5a12ee</vt:lpwstr>
  </property>
</Properties>
</file>